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9450" w:type="dxa"/>
        <w:tblInd w:w="55" w:type="dxa"/>
        <w:tblLayout w:type="fixed"/>
        <w:tblCellMar>
          <w:top w:w="55" w:type="dxa"/>
          <w:left w:w="55" w:type="dxa"/>
          <w:bottom w:w="55" w:type="dxa"/>
          <w:right w:w="55" w:type="dxa"/>
        </w:tblCellMar>
        <w:tblLook w:val="0000" w:firstRow="0" w:lastRow="0" w:firstColumn="0" w:lastColumn="0" w:noHBand="0" w:noVBand="0"/>
      </w:tblPr>
      <w:tblGrid>
        <w:gridCol w:w="4536"/>
        <w:gridCol w:w="1418"/>
        <w:gridCol w:w="3496"/>
      </w:tblGrid>
      <w:tr w:rsidR="00110323" w14:paraId="0174F555" w14:textId="77777777" w:rsidTr="007017E7">
        <w:tc>
          <w:tcPr>
            <w:tcW w:w="4536" w:type="dxa"/>
          </w:tcPr>
          <w:p w14:paraId="50D45298" w14:textId="77777777" w:rsidR="00110323" w:rsidRDefault="007017E7"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c>
          <w:tcPr>
            <w:tcW w:w="1418" w:type="dxa"/>
            <w:vAlign w:val="center"/>
          </w:tcPr>
          <w:p w14:paraId="7C7174DF" w14:textId="77777777" w:rsidR="00110323" w:rsidRDefault="00110323">
            <w:pPr>
              <w:pStyle w:val="Contenudetableau"/>
            </w:pPr>
          </w:p>
        </w:tc>
        <w:tc>
          <w:tcPr>
            <w:tcW w:w="3496" w:type="dxa"/>
          </w:tcPr>
          <w:p w14:paraId="279D7F2E" w14:textId="77777777" w:rsidR="00110323" w:rsidRPr="00EA76C3" w:rsidRDefault="00110323">
            <w:pPr>
              <w:pStyle w:val="Contenudetableau"/>
              <w:rPr>
                <w:rFonts w:ascii="Arial" w:hAnsi="Arial" w:cs="Arial"/>
              </w:rPr>
            </w:pPr>
            <w:r w:rsidRPr="00EA76C3">
              <w:rPr>
                <w:rFonts w:ascii="Arial" w:hAnsi="Arial" w:cs="Arial"/>
              </w:rPr>
              <w:t>[Logos des établissements partenaires]</w:t>
            </w:r>
          </w:p>
          <w:p w14:paraId="6024DE67" w14:textId="77777777" w:rsidR="00C5320C" w:rsidRDefault="00C5320C" w:rsidP="00C51BEC">
            <w:pPr>
              <w:pStyle w:val="Contenudetableau"/>
            </w:pPr>
            <w:r w:rsidRPr="00EA76C3">
              <w:rPr>
                <w:rFonts w:ascii="Arial" w:hAnsi="Arial" w:cs="Arial"/>
              </w:rPr>
              <w:t>[Voir</w:t>
            </w:r>
            <w:r w:rsidR="00B46B65" w:rsidRPr="00EA76C3">
              <w:rPr>
                <w:rFonts w:ascii="Arial" w:hAnsi="Arial" w:cs="Arial"/>
              </w:rPr>
              <w:t xml:space="preserve"> exemples</w:t>
            </w:r>
            <w:r w:rsidRPr="00EA76C3">
              <w:rPr>
                <w:rFonts w:ascii="Arial" w:hAnsi="Arial" w:cs="Arial"/>
              </w:rPr>
              <w:t xml:space="preserve"> </w:t>
            </w:r>
            <w:r w:rsidR="00D47E3C" w:rsidRPr="00EA76C3">
              <w:rPr>
                <w:rFonts w:ascii="Arial" w:hAnsi="Arial" w:cs="Arial"/>
              </w:rPr>
              <w:t>logos partenaires à la fin de ce document</w:t>
            </w:r>
            <w:r w:rsidRPr="00EA76C3">
              <w:rPr>
                <w:rFonts w:ascii="Arial" w:hAnsi="Arial" w:cs="Arial"/>
              </w:rPr>
              <w:t>]</w:t>
            </w:r>
          </w:p>
        </w:tc>
      </w:tr>
    </w:tbl>
    <w:p w14:paraId="7EF45E2B" w14:textId="77777777" w:rsidR="00A54FF8" w:rsidRDefault="00A54FF8" w:rsidP="00A54FF8">
      <w:pPr>
        <w:pStyle w:val="Corpsdetexte"/>
      </w:pPr>
    </w:p>
    <w:p w14:paraId="7FCDA2D6" w14:textId="77777777" w:rsidR="00C80156" w:rsidRPr="00A54FF8" w:rsidRDefault="00C80156" w:rsidP="00A54FF8">
      <w:pPr>
        <w:pStyle w:val="Corpsdetexte"/>
      </w:pPr>
    </w:p>
    <w:p w14:paraId="0EECE3DB"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30EE02A1" w14:textId="77777777" w:rsidR="00110323" w:rsidRPr="00EA76C3" w:rsidRDefault="00110323">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w:t>
      </w:r>
      <w:r w:rsidRPr="00EA76C3">
        <w:rPr>
          <w:rFonts w:ascii="Arial" w:hAnsi="Arial" w:cs="Arial"/>
        </w:rPr>
        <w:t>Mention: [à compléter]</w:t>
      </w:r>
      <w:r w:rsidRPr="00EA76C3">
        <w:rPr>
          <w:rFonts w:ascii="Arial" w:hAnsi="Arial" w:cs="Arial"/>
        </w:rPr>
        <w:br/>
      </w:r>
      <w:r w:rsidR="00AE01B7" w:rsidRPr="00EA76C3">
        <w:rPr>
          <w:rFonts w:ascii="Arial" w:hAnsi="Arial" w:cs="Arial"/>
        </w:rPr>
        <w:t xml:space="preserve">Option/Parcours : </w:t>
      </w:r>
      <w:r w:rsidRPr="00EA76C3">
        <w:rPr>
          <w:rFonts w:ascii="Arial" w:hAnsi="Arial" w:cs="Arial"/>
        </w:rPr>
        <w:t>[à compléter]</w:t>
      </w:r>
    </w:p>
    <w:p w14:paraId="35E7AB90" w14:textId="77777777" w:rsidR="00110323" w:rsidRPr="00EA76C3" w:rsidRDefault="00110323">
      <w:pPr>
        <w:pStyle w:val="102TitreMmoire"/>
        <w:pBdr>
          <w:top w:val="single" w:sz="8" w:space="1" w:color="000000"/>
          <w:left w:val="single" w:sz="8" w:space="1" w:color="000000"/>
          <w:bottom w:val="single" w:sz="8" w:space="1" w:color="000000"/>
          <w:right w:val="single" w:sz="8" w:space="1" w:color="000000"/>
        </w:pBdr>
        <w:rPr>
          <w:rFonts w:ascii="Arial" w:hAnsi="Arial" w:cs="Arial"/>
        </w:rPr>
      </w:pPr>
      <w:r w:rsidRPr="00EA76C3">
        <w:rPr>
          <w:rFonts w:ascii="Arial" w:hAnsi="Arial" w:cs="Arial"/>
        </w:rPr>
        <w:t>[Titre du rapport]</w:t>
      </w:r>
    </w:p>
    <w:p w14:paraId="13AD7B52"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image]</w:t>
      </w:r>
      <w:r w:rsidRPr="00EA76C3">
        <w:rPr>
          <w:rFonts w:ascii="Arial" w:hAnsi="Arial" w:cs="Arial"/>
        </w:rPr>
        <w:t xml:space="preserve"> </w:t>
      </w:r>
    </w:p>
    <w:p w14:paraId="0160C1A0" w14:textId="77777777" w:rsidR="00110323" w:rsidRDefault="00110323">
      <w:pPr>
        <w:pStyle w:val="Corpsdetexte"/>
        <w:jc w:val="center"/>
      </w:pPr>
    </w:p>
    <w:p w14:paraId="77F0B984" w14:textId="77777777" w:rsidR="00110323" w:rsidRDefault="00110323">
      <w:pPr>
        <w:pStyle w:val="Corpsdetexte"/>
        <w:jc w:val="center"/>
      </w:pPr>
    </w:p>
    <w:p w14:paraId="6909E51A" w14:textId="77777777" w:rsidR="00110323" w:rsidRDefault="00110323">
      <w:pPr>
        <w:pStyle w:val="Corpsdetexte"/>
        <w:jc w:val="center"/>
      </w:pPr>
    </w:p>
    <w:p w14:paraId="3BA70E42" w14:textId="77777777" w:rsidR="00110323" w:rsidRDefault="00110323">
      <w:pPr>
        <w:pStyle w:val="Corpsdetexte"/>
        <w:jc w:val="center"/>
      </w:pPr>
    </w:p>
    <w:p w14:paraId="12DABE77" w14:textId="77777777" w:rsidR="00110323" w:rsidRDefault="00110323">
      <w:pPr>
        <w:pStyle w:val="Corpsdetexte"/>
        <w:jc w:val="center"/>
      </w:pPr>
    </w:p>
    <w:p w14:paraId="6CC98F74" w14:textId="77777777" w:rsidR="00110323" w:rsidRDefault="00110323">
      <w:pPr>
        <w:pStyle w:val="Corpsdetexte"/>
        <w:jc w:val="center"/>
      </w:pPr>
    </w:p>
    <w:p w14:paraId="0B914623" w14:textId="77777777" w:rsidR="00110323" w:rsidRDefault="00110323">
      <w:pPr>
        <w:pStyle w:val="Corpsdetexte"/>
        <w:jc w:val="center"/>
      </w:pPr>
    </w:p>
    <w:p w14:paraId="5F3C5CE4" w14:textId="77777777" w:rsidR="00110323" w:rsidRDefault="00110323">
      <w:pPr>
        <w:pStyle w:val="Corpsdetexte"/>
        <w:jc w:val="center"/>
      </w:pPr>
    </w:p>
    <w:p w14:paraId="29C48F2A" w14:textId="77777777" w:rsidR="00110323" w:rsidRPr="00F15F6C" w:rsidRDefault="00F15F6C">
      <w:pPr>
        <w:pStyle w:val="Corpsdetexte"/>
        <w:jc w:val="center"/>
        <w:rPr>
          <w:rFonts w:ascii="Arial" w:hAnsi="Arial" w:cs="Arial"/>
          <w:b/>
          <w:color w:val="FF0000"/>
          <w:sz w:val="36"/>
          <w:szCs w:val="36"/>
        </w:rPr>
      </w:pPr>
      <w:r w:rsidRPr="00F15F6C">
        <w:rPr>
          <w:rFonts w:ascii="Arial" w:hAnsi="Arial" w:cs="Arial"/>
          <w:b/>
          <w:color w:val="FF0000"/>
          <w:sz w:val="36"/>
          <w:szCs w:val="36"/>
        </w:rPr>
        <w:t>Confidentiel</w:t>
      </w:r>
      <w:r>
        <w:rPr>
          <w:rFonts w:ascii="Arial" w:hAnsi="Arial" w:cs="Arial"/>
          <w:b/>
          <w:color w:val="FF0000"/>
          <w:sz w:val="36"/>
          <w:szCs w:val="36"/>
        </w:rPr>
        <w:t xml:space="preserve"> </w:t>
      </w:r>
      <w:r w:rsidRPr="00F15F6C">
        <w:rPr>
          <w:rFonts w:ascii="Arial" w:hAnsi="Arial" w:cs="Arial"/>
        </w:rPr>
        <w:t>[le cas échéant]</w:t>
      </w:r>
      <w:r w:rsidR="005D25CA">
        <w:rPr>
          <w:rFonts w:ascii="Arial" w:hAnsi="Arial" w:cs="Arial"/>
        </w:rPr>
        <w:t xml:space="preserve"> jusqu’au : [date de levée de confidentialité obligatoire]</w:t>
      </w:r>
    </w:p>
    <w:p w14:paraId="74B50D28" w14:textId="77777777" w:rsidR="00110323" w:rsidRDefault="00110323">
      <w:pPr>
        <w:pStyle w:val="Corpsdetexte"/>
        <w:jc w:val="center"/>
      </w:pPr>
    </w:p>
    <w:p w14:paraId="60C69BA2" w14:textId="77777777" w:rsidR="00110323" w:rsidRDefault="00110323">
      <w:pPr>
        <w:pStyle w:val="Corpsdetexte"/>
        <w:jc w:val="center"/>
      </w:pPr>
    </w:p>
    <w:p w14:paraId="3E4D8977" w14:textId="77777777" w:rsidR="00110323" w:rsidRPr="005D25CA" w:rsidRDefault="00110323" w:rsidP="005D25CA">
      <w:pPr>
        <w:pStyle w:val="105Mmoireprsentpar"/>
        <w:spacing w:after="240"/>
        <w:rPr>
          <w:rFonts w:ascii="Arial" w:hAnsi="Arial" w:cs="Arial"/>
        </w:rPr>
      </w:pPr>
      <w:r w:rsidRPr="005D25CA">
        <w:rPr>
          <w:rFonts w:ascii="Arial" w:hAnsi="Arial" w:cs="Arial"/>
        </w:rPr>
        <w:t xml:space="preserve">par [Prénom NOM] </w:t>
      </w:r>
    </w:p>
    <w:p w14:paraId="3F9F7E7C" w14:textId="77777777" w:rsidR="00110323" w:rsidRDefault="00110323" w:rsidP="005D25CA">
      <w:pPr>
        <w:pStyle w:val="104Datedesoutenance"/>
        <w:spacing w:before="600"/>
      </w:pPr>
      <w:r>
        <w:t>Année de soutenance : [AAAA]</w:t>
      </w:r>
    </w:p>
    <w:p w14:paraId="64C4363C" w14:textId="77777777" w:rsidR="00110323" w:rsidRPr="005D25CA" w:rsidRDefault="00110323">
      <w:pPr>
        <w:pStyle w:val="107Ecoledorigine"/>
        <w:rPr>
          <w:rFonts w:ascii="Arial" w:hAnsi="Arial" w:cs="Arial"/>
        </w:rPr>
        <w:sectPr w:rsidR="00110323" w:rsidRPr="005D25CA">
          <w:footnotePr>
            <w:pos w:val="beneathText"/>
          </w:footnotePr>
          <w:pgSz w:w="11906" w:h="16838"/>
          <w:pgMar w:top="1134" w:right="1134" w:bottom="1134" w:left="1134" w:header="720" w:footer="720" w:gutter="0"/>
          <w:cols w:space="720"/>
        </w:sectPr>
      </w:pPr>
      <w:r w:rsidRPr="005D25CA">
        <w:rPr>
          <w:rFonts w:ascii="Arial" w:hAnsi="Arial" w:cs="Arial"/>
        </w:rPr>
        <w:lastRenderedPageBreak/>
        <w:t>Organisme d'accuei</w:t>
      </w:r>
      <w:r w:rsidR="00026E87" w:rsidRPr="005D25CA">
        <w:rPr>
          <w:rFonts w:ascii="Arial" w:hAnsi="Arial" w:cs="Arial"/>
        </w:rPr>
        <w:t>l : [institution et laboratoire</w:t>
      </w:r>
      <w:r w:rsidR="00B46B65" w:rsidRPr="005D25CA">
        <w:rPr>
          <w:rFonts w:ascii="Arial" w:hAnsi="Arial" w:cs="Arial"/>
        </w:rPr>
        <w:t>]  [</w:t>
      </w:r>
      <w:r w:rsidR="00B46B65" w:rsidRPr="005D25CA">
        <w:rPr>
          <w:rFonts w:ascii="Arial" w:hAnsi="Arial" w:cs="Arial"/>
          <w:b w:val="0"/>
          <w:sz w:val="24"/>
        </w:rPr>
        <w:t>Logos de(s) structure(s) d'accueil]</w:t>
      </w:r>
    </w:p>
    <w:p w14:paraId="566177CF" w14:textId="77777777" w:rsidR="00110323" w:rsidRDefault="00110323">
      <w:pPr>
        <w:pStyle w:val="107Ecoledorigine"/>
        <w:sectPr w:rsidR="00110323">
          <w:footnotePr>
            <w:pos w:val="beneathText"/>
          </w:footnotePr>
          <w:type w:val="continuous"/>
          <w:pgSz w:w="11906" w:h="16838"/>
          <w:pgMar w:top="1134" w:right="1134" w:bottom="1134" w:left="1134" w:header="720" w:footer="720" w:gutter="0"/>
          <w:cols w:space="720"/>
        </w:sectPr>
      </w:pPr>
    </w:p>
    <w:p w14:paraId="743E1C22" w14:textId="77777777" w:rsidR="00110323" w:rsidRDefault="00110323">
      <w:pPr>
        <w:pStyle w:val="102TitreMmoire"/>
      </w:pPr>
    </w:p>
    <w:p w14:paraId="0DCA3FB0"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22F9F5D1" w14:textId="77777777" w:rsidR="00AE01B7" w:rsidRPr="00EA76C3" w:rsidRDefault="00110323" w:rsidP="00AE01B7">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Mention: [à compléter]</w:t>
      </w:r>
      <w:r w:rsidR="00AE01B7" w:rsidRPr="00EA76C3">
        <w:rPr>
          <w:rFonts w:ascii="Arial" w:hAnsi="Arial" w:cs="Arial"/>
        </w:rPr>
        <w:br/>
        <w:t>Option/Parcours : [à compléter]</w:t>
      </w:r>
    </w:p>
    <w:p w14:paraId="6A581336" w14:textId="77777777" w:rsidR="00110323" w:rsidRPr="00EA76C3" w:rsidRDefault="00110323">
      <w:pPr>
        <w:pStyle w:val="102TitreMmoire"/>
        <w:rPr>
          <w:rFonts w:ascii="Arial" w:hAnsi="Arial" w:cs="Arial"/>
        </w:rPr>
      </w:pPr>
      <w:r w:rsidRPr="00EA76C3">
        <w:rPr>
          <w:rFonts w:ascii="Arial" w:hAnsi="Arial" w:cs="Arial"/>
        </w:rPr>
        <w:t>[Titre du rapport]</w:t>
      </w:r>
    </w:p>
    <w:p w14:paraId="4FE5F8F9"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image]</w:t>
      </w:r>
      <w:r w:rsidRPr="00EA76C3">
        <w:rPr>
          <w:rFonts w:ascii="Arial" w:hAnsi="Arial" w:cs="Arial"/>
        </w:rPr>
        <w:t xml:space="preserve"> </w:t>
      </w:r>
    </w:p>
    <w:p w14:paraId="448D5A0C" w14:textId="77777777" w:rsidR="00110323" w:rsidRPr="00EA76C3" w:rsidRDefault="00110323">
      <w:pPr>
        <w:pStyle w:val="Corpsdetexte"/>
        <w:rPr>
          <w:rFonts w:ascii="Arial" w:hAnsi="Arial" w:cs="Arial"/>
        </w:rPr>
      </w:pPr>
    </w:p>
    <w:p w14:paraId="7DC46648" w14:textId="77777777" w:rsidR="00110323" w:rsidRPr="00EA76C3" w:rsidRDefault="00110323">
      <w:pPr>
        <w:pStyle w:val="Corpsdetexte"/>
        <w:rPr>
          <w:rFonts w:ascii="Arial" w:hAnsi="Arial" w:cs="Arial"/>
        </w:rPr>
      </w:pPr>
    </w:p>
    <w:p w14:paraId="7294D5E2" w14:textId="77777777" w:rsidR="00110323" w:rsidRPr="00EA76C3" w:rsidRDefault="00110323">
      <w:pPr>
        <w:pStyle w:val="Corpsdetexte"/>
        <w:rPr>
          <w:rFonts w:ascii="Arial" w:hAnsi="Arial" w:cs="Arial"/>
        </w:rPr>
      </w:pPr>
    </w:p>
    <w:p w14:paraId="52DE3783" w14:textId="77777777" w:rsidR="00110323" w:rsidRPr="00EA76C3" w:rsidRDefault="00110323">
      <w:pPr>
        <w:pStyle w:val="Corpsdetexte"/>
        <w:rPr>
          <w:rFonts w:ascii="Arial" w:hAnsi="Arial" w:cs="Arial"/>
        </w:rPr>
      </w:pPr>
    </w:p>
    <w:p w14:paraId="32047289" w14:textId="77777777" w:rsidR="00110323" w:rsidRPr="00EA76C3" w:rsidRDefault="00110323">
      <w:pPr>
        <w:pStyle w:val="Corpsdetexte"/>
        <w:rPr>
          <w:rFonts w:ascii="Arial" w:hAnsi="Arial" w:cs="Arial"/>
        </w:rPr>
      </w:pPr>
    </w:p>
    <w:p w14:paraId="6FAAB25B" w14:textId="77777777" w:rsidR="00110323" w:rsidRPr="00EA76C3" w:rsidRDefault="00110323">
      <w:pPr>
        <w:pStyle w:val="Corpsdetexte"/>
        <w:rPr>
          <w:rFonts w:ascii="Arial" w:hAnsi="Arial" w:cs="Arial"/>
        </w:rPr>
      </w:pPr>
    </w:p>
    <w:p w14:paraId="02893CEE" w14:textId="77777777" w:rsidR="00110323" w:rsidRPr="00EA76C3" w:rsidRDefault="00110323">
      <w:pPr>
        <w:pStyle w:val="Corpsdetexte"/>
        <w:rPr>
          <w:rFonts w:ascii="Arial" w:hAnsi="Arial" w:cs="Arial"/>
        </w:rPr>
      </w:pPr>
    </w:p>
    <w:p w14:paraId="65F33147" w14:textId="77777777" w:rsidR="00D132B4" w:rsidRPr="00EA76C3" w:rsidRDefault="00D132B4" w:rsidP="00D132B4">
      <w:pPr>
        <w:pStyle w:val="NormalWeb"/>
        <w:rPr>
          <w:rFonts w:ascii="Arial" w:hAnsi="Arial" w:cs="Arial"/>
        </w:rPr>
      </w:pPr>
      <w:r w:rsidRPr="00EA76C3">
        <w:rPr>
          <w:rFonts w:ascii="Arial" w:hAnsi="Arial" w:cs="Arial"/>
          <w:b/>
          <w:bCs/>
          <w:color w:val="000000"/>
          <w:sz w:val="36"/>
          <w:szCs w:val="36"/>
        </w:rPr>
        <w:t xml:space="preserve">Confidentiel </w:t>
      </w:r>
      <w:r w:rsidRPr="00EA76C3">
        <w:rPr>
          <w:rFonts w:ascii="Arial" w:hAnsi="Arial" w:cs="Arial"/>
        </w:rPr>
        <w:t>[le cas échéant] jusqu'au [date de levée de confidentialité]</w:t>
      </w:r>
    </w:p>
    <w:p w14:paraId="3DB66130" w14:textId="77777777" w:rsidR="00110323" w:rsidRPr="00EA76C3" w:rsidRDefault="00110323">
      <w:pPr>
        <w:pStyle w:val="Corpsdetexte"/>
        <w:rPr>
          <w:rFonts w:ascii="Arial" w:hAnsi="Arial" w:cs="Arial"/>
        </w:rPr>
      </w:pPr>
    </w:p>
    <w:p w14:paraId="18BB4A9A" w14:textId="77777777" w:rsidR="00110323" w:rsidRPr="00EA76C3" w:rsidRDefault="00110323">
      <w:pPr>
        <w:pStyle w:val="Corpsdetexte"/>
        <w:rPr>
          <w:rFonts w:ascii="Arial" w:hAnsi="Arial" w:cs="Arial"/>
        </w:rPr>
      </w:pPr>
    </w:p>
    <w:p w14:paraId="6429B974" w14:textId="77777777" w:rsidR="00110323" w:rsidRPr="00EA76C3" w:rsidRDefault="00110323">
      <w:pPr>
        <w:pStyle w:val="105Mmoireprsentpar"/>
        <w:rPr>
          <w:rFonts w:ascii="Arial" w:hAnsi="Arial" w:cs="Arial"/>
        </w:rPr>
      </w:pPr>
      <w:r w:rsidRPr="00EA76C3">
        <w:rPr>
          <w:rFonts w:ascii="Arial" w:hAnsi="Arial" w:cs="Arial"/>
        </w:rPr>
        <w:t xml:space="preserve">par [Prénom NOM] </w:t>
      </w:r>
    </w:p>
    <w:p w14:paraId="2FBC8A3B" w14:textId="77777777" w:rsidR="00110323" w:rsidRPr="00EA76C3" w:rsidRDefault="00110323">
      <w:pPr>
        <w:pStyle w:val="105Mmoireprsentpar"/>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e : [AAAA]</w:t>
      </w:r>
    </w:p>
    <w:p w14:paraId="6F0FD345" w14:textId="77777777" w:rsidR="00110323" w:rsidRPr="00EA76C3" w:rsidRDefault="00110323">
      <w:pPr>
        <w:pStyle w:val="109Matredestage1"/>
        <w:rPr>
          <w:rFonts w:ascii="Arial" w:hAnsi="Arial" w:cs="Arial"/>
        </w:rPr>
      </w:pPr>
      <w:r w:rsidRPr="00EA76C3">
        <w:rPr>
          <w:rFonts w:ascii="Arial" w:hAnsi="Arial" w:cs="Arial"/>
        </w:rPr>
        <w:t>Mémoire préparé sous la direction de : [responsable scientifique, tuteur SupAgro]</w:t>
      </w:r>
    </w:p>
    <w:p w14:paraId="4D28F61A" w14:textId="77777777" w:rsidR="00110323" w:rsidRPr="00EA76C3" w:rsidRDefault="00110323">
      <w:pPr>
        <w:pStyle w:val="109Matredestage1"/>
        <w:rPr>
          <w:rFonts w:ascii="Arial" w:hAnsi="Arial" w:cs="Arial"/>
        </w:rPr>
      </w:pPr>
      <w:r w:rsidRPr="00EA76C3">
        <w:rPr>
          <w:rFonts w:ascii="Arial" w:hAnsi="Arial" w:cs="Arial"/>
        </w:rPr>
        <w:t>Présenté le : [JJ/MM/AAAA]</w:t>
      </w:r>
    </w:p>
    <w:p w14:paraId="37761CFC" w14:textId="77777777" w:rsidR="00110323" w:rsidRPr="00EA76C3" w:rsidRDefault="00110323">
      <w:pPr>
        <w:pStyle w:val="109Matredestage1"/>
        <w:rPr>
          <w:rFonts w:ascii="Arial" w:hAnsi="Arial" w:cs="Arial"/>
        </w:rPr>
      </w:pPr>
      <w:r w:rsidRPr="00EA76C3">
        <w:rPr>
          <w:rFonts w:ascii="Arial" w:hAnsi="Arial" w:cs="Arial"/>
        </w:rPr>
        <w:t>devant le jury :</w:t>
      </w:r>
    </w:p>
    <w:p w14:paraId="4942CBB5" w14:textId="77777777" w:rsidR="00110323" w:rsidRPr="00EA76C3" w:rsidRDefault="00110323">
      <w:pPr>
        <w:pStyle w:val="109Matredestage1"/>
        <w:rPr>
          <w:rFonts w:ascii="Arial" w:hAnsi="Arial" w:cs="Arial"/>
        </w:rPr>
      </w:pPr>
      <w:r w:rsidRPr="00EA76C3">
        <w:rPr>
          <w:rFonts w:ascii="Arial" w:hAnsi="Arial" w:cs="Arial"/>
        </w:rPr>
        <w:t>[Prénom NOM]</w:t>
      </w:r>
    </w:p>
    <w:p w14:paraId="228DC8A1" w14:textId="77777777" w:rsidR="00110323" w:rsidRPr="00EA76C3" w:rsidRDefault="00110323">
      <w:pPr>
        <w:pStyle w:val="109Matredestage1"/>
        <w:rPr>
          <w:rFonts w:ascii="Arial" w:hAnsi="Arial" w:cs="Arial"/>
        </w:rPr>
      </w:pPr>
      <w:r w:rsidRPr="00EA76C3">
        <w:rPr>
          <w:rFonts w:ascii="Arial" w:hAnsi="Arial" w:cs="Arial"/>
        </w:rPr>
        <w:t>[Prénom NOM]</w:t>
      </w:r>
    </w:p>
    <w:p w14:paraId="34569537" w14:textId="77777777" w:rsidR="00110323" w:rsidRPr="00EA76C3" w:rsidRDefault="00110323">
      <w:pPr>
        <w:pStyle w:val="109Matredestage1"/>
        <w:rPr>
          <w:rFonts w:ascii="Arial" w:hAnsi="Arial" w:cs="Arial"/>
        </w:rPr>
      </w:pPr>
      <w:r w:rsidRPr="00EA76C3">
        <w:rPr>
          <w:rFonts w:ascii="Arial" w:hAnsi="Arial" w:cs="Arial"/>
        </w:rPr>
        <w:t>[Prénom NOM]</w:t>
      </w:r>
    </w:p>
    <w:p w14:paraId="78A738D1" w14:textId="77777777" w:rsidR="00110323" w:rsidRPr="00EA76C3" w:rsidRDefault="00110323">
      <w:pPr>
        <w:rPr>
          <w:rFonts w:ascii="Arial" w:hAnsi="Arial" w:cs="Arial"/>
        </w:rPr>
      </w:pPr>
      <w:r w:rsidRPr="00EA76C3">
        <w:rPr>
          <w:rFonts w:ascii="Arial" w:hAnsi="Arial" w:cs="Arial"/>
        </w:rPr>
        <w:br w:type="column"/>
      </w:r>
      <w:r w:rsidRPr="00EA76C3">
        <w:rPr>
          <w:rFonts w:ascii="Arial" w:hAnsi="Arial" w:cs="Arial"/>
        </w:rPr>
        <w:lastRenderedPageBreak/>
        <w:t>Organisme d'accueil</w:t>
      </w:r>
      <w:r w:rsidR="00CD33D7" w:rsidRPr="00EA76C3">
        <w:rPr>
          <w:rFonts w:ascii="Arial" w:hAnsi="Arial" w:cs="Arial"/>
        </w:rPr>
        <w:t xml:space="preserve"> : [Institution et Laboratoire]</w:t>
      </w:r>
    </w:p>
    <w:p w14:paraId="423BA1F6" w14:textId="77777777" w:rsidR="00CD33D7" w:rsidRPr="00EA76C3" w:rsidRDefault="00CD33D7">
      <w:pPr>
        <w:pStyle w:val="109Matredestage1"/>
        <w:rPr>
          <w:rFonts w:ascii="Arial" w:hAnsi="Arial" w:cs="Arial"/>
        </w:rPr>
      </w:pPr>
    </w:p>
    <w:p w14:paraId="04C133E9" w14:textId="77777777" w:rsidR="00110323" w:rsidRPr="00EA76C3" w:rsidRDefault="00110323">
      <w:pPr>
        <w:pStyle w:val="109Matredestage1"/>
        <w:rPr>
          <w:rFonts w:ascii="Arial" w:hAnsi="Arial" w:cs="Arial"/>
        </w:rPr>
      </w:pPr>
    </w:p>
    <w:p w14:paraId="02F12772" w14:textId="77777777" w:rsidR="00110323" w:rsidRPr="00EA76C3" w:rsidRDefault="00110323">
      <w:pPr>
        <w:pStyle w:val="109Matredestage1"/>
        <w:rPr>
          <w:rFonts w:ascii="Arial" w:hAnsi="Arial" w:cs="Arial"/>
        </w:rPr>
        <w:sectPr w:rsidR="00110323" w:rsidRPr="00EA76C3">
          <w:footnotePr>
            <w:pos w:val="beneathText"/>
          </w:footnotePr>
          <w:type w:val="continuous"/>
          <w:pgSz w:w="11906" w:h="16838"/>
          <w:pgMar w:top="1134" w:right="1134" w:bottom="1134" w:left="1134" w:header="720" w:footer="720" w:gutter="0"/>
          <w:cols w:num="2" w:space="850"/>
        </w:sectPr>
      </w:pPr>
      <w:r w:rsidRPr="00EA76C3">
        <w:rPr>
          <w:rFonts w:ascii="Arial" w:hAnsi="Arial" w:cs="Arial"/>
        </w:rPr>
        <w:t>Maître de stage : [Prénom NOM]</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3CADFA92"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7972829C" w14:textId="77777777" w:rsidR="00110323" w:rsidRPr="00EA76C3" w:rsidRDefault="00110323">
      <w:pPr>
        <w:pStyle w:val="601Rsumtexte"/>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77777777" w:rsidR="00110323" w:rsidRPr="00EA76C3" w:rsidRDefault="00110323">
      <w:pPr>
        <w:pStyle w:val="603Motscltexte"/>
        <w:rPr>
          <w:rFonts w:ascii="Arial" w:hAnsi="Arial" w:cs="Arial"/>
        </w:rPr>
      </w:pPr>
      <w:r w:rsidRPr="00EA76C3">
        <w:rPr>
          <w:rFonts w:ascii="Arial" w:hAnsi="Arial" w:cs="Arial"/>
        </w:rPr>
        <w:t>[liste des mots clés en français]</w:t>
      </w:r>
    </w:p>
    <w:p w14:paraId="1918B817" w14:textId="77777777" w:rsidR="00AE01B7" w:rsidRPr="00537135" w:rsidRDefault="00AE01B7" w:rsidP="00AE01B7">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Pr="00537135">
        <w:rPr>
          <w:rFonts w:ascii="Arial" w:hAnsi="Arial" w:cs="Arial"/>
          <w:szCs w:val="22"/>
        </w:rPr>
        <w:t xml:space="preserve"> : [Nom, Prénom, année de soutenance (AAAA). Titre du rapport ou du mémoire. Type de document, diplôme, spécialité, option, </w:t>
      </w:r>
      <w:r w:rsidR="003712FF">
        <w:rPr>
          <w:rFonts w:ascii="Arial" w:hAnsi="Arial" w:cs="Arial"/>
          <w:szCs w:val="22"/>
        </w:rPr>
        <w:t xml:space="preserve">L’Institut Agro </w:t>
      </w:r>
      <w:r w:rsidRPr="00537135">
        <w:rPr>
          <w:rFonts w:ascii="Arial" w:hAnsi="Arial" w:cs="Arial"/>
          <w:szCs w:val="22"/>
        </w:rPr>
        <w:t>Montpellier. Nombre de pages.]</w:t>
      </w:r>
    </w:p>
    <w:p w14:paraId="645B01BA" w14:textId="77777777" w:rsidR="00AE01B7" w:rsidRPr="00537135" w:rsidRDefault="00021B66">
      <w:pPr>
        <w:pStyle w:val="603Motscltexte"/>
        <w:rPr>
          <w:rFonts w:ascii="Arial" w:hAnsi="Arial" w:cs="Arial"/>
          <w:sz w:val="22"/>
          <w:szCs w:val="22"/>
        </w:rPr>
      </w:pPr>
      <w:r w:rsidRPr="00537135">
        <w:rPr>
          <w:rFonts w:ascii="Arial" w:hAnsi="Arial" w:cs="Arial"/>
          <w:sz w:val="22"/>
          <w:szCs w:val="22"/>
        </w:rPr>
        <w:t xml:space="preserve">[Exemple : Schmidt, </w:t>
      </w:r>
      <w:r w:rsidR="003712FF">
        <w:rPr>
          <w:rFonts w:ascii="Arial" w:hAnsi="Arial" w:cs="Arial"/>
          <w:sz w:val="22"/>
          <w:szCs w:val="22"/>
        </w:rPr>
        <w:t>Laura</w:t>
      </w:r>
      <w:r w:rsidR="00EA76C3">
        <w:rPr>
          <w:rFonts w:ascii="Arial" w:hAnsi="Arial" w:cs="Arial"/>
          <w:sz w:val="22"/>
          <w:szCs w:val="22"/>
        </w:rPr>
        <w:t>, 20</w:t>
      </w:r>
      <w:r w:rsidR="003712FF">
        <w:rPr>
          <w:rFonts w:ascii="Arial" w:hAnsi="Arial" w:cs="Arial"/>
          <w:sz w:val="22"/>
          <w:szCs w:val="22"/>
        </w:rPr>
        <w:t>22</w:t>
      </w:r>
      <w:r w:rsidRPr="00537135">
        <w:rPr>
          <w:rFonts w:ascii="Arial" w:hAnsi="Arial" w:cs="Arial"/>
          <w:sz w:val="22"/>
          <w:szCs w:val="22"/>
        </w:rPr>
        <w:t xml:space="preserve">. Titre du mémoire. Mémoire d’Ingénieur </w:t>
      </w:r>
      <w:r w:rsidR="009E35F0" w:rsidRPr="00537135">
        <w:rPr>
          <w:rFonts w:ascii="Arial" w:hAnsi="Arial" w:cs="Arial"/>
          <w:sz w:val="22"/>
          <w:szCs w:val="22"/>
        </w:rPr>
        <w:t>A</w:t>
      </w:r>
      <w:r w:rsidRPr="00537135">
        <w:rPr>
          <w:rFonts w:ascii="Arial" w:hAnsi="Arial" w:cs="Arial"/>
          <w:sz w:val="22"/>
          <w:szCs w:val="22"/>
        </w:rPr>
        <w:t xml:space="preserve">gronome, option Systèmes d’élevage, </w:t>
      </w:r>
      <w:r w:rsidR="003712FF">
        <w:rPr>
          <w:rFonts w:ascii="Arial" w:hAnsi="Arial" w:cs="Arial"/>
          <w:sz w:val="22"/>
          <w:szCs w:val="22"/>
        </w:rPr>
        <w:t xml:space="preserve">L’Institut Agro </w:t>
      </w:r>
      <w:r w:rsidRPr="00537135">
        <w:rPr>
          <w:rFonts w:ascii="Arial" w:hAnsi="Arial" w:cs="Arial"/>
          <w:sz w:val="22"/>
          <w:szCs w:val="22"/>
        </w:rPr>
        <w:t>Montpellier, 57 p.]</w:t>
      </w:r>
    </w:p>
    <w:p w14:paraId="125E1F54" w14:textId="77777777" w:rsidR="00110323" w:rsidRDefault="00110323">
      <w:pPr>
        <w:pStyle w:val="603Motscltexte"/>
      </w:pPr>
    </w:p>
    <w:p w14:paraId="3FE49C6D" w14:textId="77777777" w:rsidR="00110323" w:rsidRDefault="00110323">
      <w:pPr>
        <w:pStyle w:val="603Motscltexte"/>
      </w:pPr>
    </w:p>
    <w:p w14:paraId="4051E34E" w14:textId="77777777" w:rsidR="00110323" w:rsidRDefault="00110323">
      <w:pPr>
        <w:sectPr w:rsidR="00110323">
          <w:footerReference w:type="default" r:id="rId9"/>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77777777" w:rsidR="00B065CB" w:rsidRDefault="00B065CB" w:rsidP="00723ACE">
      <w:pPr>
        <w:pStyle w:val="601Rsumtexte"/>
        <w:ind w:left="0"/>
      </w:pPr>
      <w:r w:rsidRPr="00B065CB">
        <w:rPr>
          <w:rFonts w:ascii="Arial" w:hAnsi="Arial"/>
          <w:b/>
          <w:sz w:val="24"/>
        </w:rPr>
        <w:t xml:space="preserve">Title : </w:t>
      </w:r>
      <w:r w:rsidRPr="00EA76C3">
        <w:rPr>
          <w:rFonts w:ascii="Arial" w:hAnsi="Arial" w:cs="Arial"/>
        </w:rPr>
        <w:t xml:space="preserve">[Titre du </w:t>
      </w:r>
      <w:r w:rsidR="001C2D81" w:rsidRPr="00EA76C3">
        <w:rPr>
          <w:rFonts w:ascii="Arial" w:hAnsi="Arial" w:cs="Arial"/>
        </w:rPr>
        <w:t>mémoire en anglais</w:t>
      </w:r>
      <w:r w:rsidR="00A54FF8" w:rsidRPr="00EA76C3">
        <w:rPr>
          <w:rFonts w:ascii="Arial" w:hAnsi="Arial" w:cs="Arial"/>
        </w:rPr>
        <w:t>,</w:t>
      </w:r>
      <w:r w:rsidR="001C2D81" w:rsidRPr="00EA76C3">
        <w:rPr>
          <w:rFonts w:ascii="Arial" w:hAnsi="Arial" w:cs="Arial"/>
        </w:rPr>
        <w:t xml:space="preserve"> obligatoire pour les mémoires d’ingénieur et de master]</w:t>
      </w:r>
    </w:p>
    <w:p w14:paraId="02D2EA15" w14:textId="77777777" w:rsidR="00B065CB" w:rsidRPr="00B065CB" w:rsidRDefault="00B065CB" w:rsidP="00B065CB">
      <w:pPr>
        <w:pStyle w:val="601Rsumtexte"/>
        <w:ind w:left="0"/>
        <w:rPr>
          <w:rFonts w:ascii="Arial" w:hAnsi="Arial"/>
          <w:b/>
          <w:sz w:val="24"/>
        </w:rPr>
      </w:pPr>
    </w:p>
    <w:p w14:paraId="706ADAE1" w14:textId="77777777" w:rsidR="00110323" w:rsidRPr="00EA76C3" w:rsidRDefault="00110323">
      <w:pPr>
        <w:pStyle w:val="601Rsumtexte"/>
        <w:rPr>
          <w:rFonts w:ascii="Arial" w:hAnsi="Arial" w:cs="Arial"/>
        </w:rPr>
      </w:pPr>
      <w:r w:rsidRPr="00EA76C3">
        <w:rPr>
          <w:rFonts w:ascii="Arial" w:hAnsi="Arial" w:cs="Arial"/>
        </w:rPr>
        <w:t>[Texte du résumé en anglais ou autre langue]</w:t>
      </w:r>
    </w:p>
    <w:p w14:paraId="4E5BCCDF" w14:textId="77777777" w:rsidR="00110323" w:rsidRPr="00EA76C3" w:rsidRDefault="00110323">
      <w:pPr>
        <w:pStyle w:val="601Rsumtexte"/>
        <w:rPr>
          <w:rFonts w:ascii="Arial" w:hAnsi="Arial" w:cs="Arial"/>
        </w:rPr>
      </w:pPr>
    </w:p>
    <w:p w14:paraId="32CF5D68" w14:textId="77777777" w:rsidR="00110323" w:rsidRPr="00EA76C3" w:rsidRDefault="00110323">
      <w:pPr>
        <w:pStyle w:val="602Motscltitre"/>
        <w:rPr>
          <w:rFonts w:cs="Arial"/>
        </w:rPr>
      </w:pPr>
      <w:r w:rsidRPr="00EA76C3">
        <w:rPr>
          <w:rFonts w:cs="Arial"/>
        </w:rPr>
        <w:t>Key words</w:t>
      </w:r>
    </w:p>
    <w:p w14:paraId="583F22D1" w14:textId="77777777" w:rsidR="00110323" w:rsidRPr="00EA76C3" w:rsidRDefault="00110323">
      <w:pPr>
        <w:pStyle w:val="603Motscltexte"/>
        <w:rPr>
          <w:rFonts w:ascii="Arial" w:hAnsi="Arial" w:cs="Arial"/>
        </w:rPr>
      </w:pPr>
      <w:r w:rsidRPr="00EA76C3">
        <w:rPr>
          <w:rFonts w:ascii="Arial" w:hAnsi="Arial" w:cs="Arial"/>
        </w:rPr>
        <w:t>[liste des mots clés en anglais ou autre langue]</w:t>
      </w:r>
    </w:p>
    <w:p w14:paraId="09278312" w14:textId="77777777" w:rsidR="00110323" w:rsidRDefault="00110323">
      <w:pPr>
        <w:pStyle w:val="603Motscltexte"/>
      </w:pPr>
    </w:p>
    <w:p w14:paraId="4BDC0688" w14:textId="77777777" w:rsidR="00110323" w:rsidRDefault="00110323">
      <w:pPr>
        <w:pStyle w:val="603Motscltexte"/>
      </w:pPr>
    </w:p>
    <w:p w14:paraId="52F363B3" w14:textId="77777777" w:rsidR="00110323" w:rsidRDefault="00110323">
      <w:pPr>
        <w:pStyle w:val="603Motscltexte"/>
      </w:pPr>
    </w:p>
    <w:p w14:paraId="5E44B121" w14:textId="77777777" w:rsidR="00110323" w:rsidRDefault="00110323">
      <w:pPr>
        <w:pStyle w:val="603Motscltexte"/>
      </w:pPr>
    </w:p>
    <w:p w14:paraId="0C4C166F"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77777777" w:rsidR="00110323" w:rsidRDefault="00110323">
      <w:pPr>
        <w:pStyle w:val="----Corpsdetexte----"/>
      </w:pP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1"/>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77777777" w:rsidR="00110323" w:rsidRPr="00EA76C3" w:rsidRDefault="00110323" w:rsidP="00243E1E">
      <w:pPr>
        <w:pStyle w:val="----Corpsdetexte----"/>
        <w:jc w:val="left"/>
        <w:rPr>
          <w:rFonts w:ascii="Arial" w:hAnsi="Arial" w:cs="Arial"/>
        </w:rPr>
        <w:sectPr w:rsidR="00110323" w:rsidRPr="00EA76C3">
          <w:footerReference w:type="default" r:id="rId12"/>
          <w:footnotePr>
            <w:pos w:val="beneathText"/>
          </w:footnotePr>
          <w:pgSz w:w="11906" w:h="16838"/>
          <w:pgMar w:top="1417" w:right="1417" w:bottom="1983" w:left="1417" w:header="720" w:footer="1417" w:gutter="0"/>
          <w:cols w:space="720"/>
        </w:sectPr>
      </w:pPr>
      <w:r w:rsidRPr="00EA76C3">
        <w:rPr>
          <w:rFonts w:ascii="Arial" w:hAnsi="Arial" w:cs="Arial"/>
        </w:rPr>
        <w:t>[peut prendre plusieurs pages]</w:t>
      </w:r>
    </w:p>
    <w:p w14:paraId="20F08839" w14:textId="77777777"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 xml:space="preserve"> </w:t>
      </w:r>
    </w:p>
    <w:p w14:paraId="46A6C4FA"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Pr="00EA76C3">
        <w:rPr>
          <w:rFonts w:ascii="Arial" w:hAnsi="Arial" w:cs="Arial"/>
        </w:rPr>
        <w:t>Résumé</w:t>
      </w:r>
      <w:r w:rsidRPr="00EA76C3">
        <w:rPr>
          <w:rFonts w:ascii="Arial" w:hAnsi="Arial" w:cs="Arial"/>
        </w:rPr>
        <w:tab/>
        <w:t>3</w:t>
      </w:r>
    </w:p>
    <w:p w14:paraId="06DF9599"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Abstract</w:t>
      </w:r>
      <w:r w:rsidRPr="00EA76C3">
        <w:rPr>
          <w:rFonts w:ascii="Arial" w:hAnsi="Arial" w:cs="Arial"/>
        </w:rPr>
        <w:tab/>
        <w:t>4</w:t>
      </w:r>
    </w:p>
    <w:p w14:paraId="4A7ABBD7"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Remerciements</w:t>
      </w:r>
      <w:r w:rsidRPr="00EA76C3">
        <w:rPr>
          <w:rFonts w:ascii="Arial" w:hAnsi="Arial" w:cs="Arial"/>
        </w:rPr>
        <w:tab/>
        <w:t>5</w:t>
      </w:r>
    </w:p>
    <w:p w14:paraId="6184F5DA"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Table des matières</w:t>
      </w:r>
      <w:r w:rsidRPr="00EA76C3">
        <w:rPr>
          <w:rFonts w:ascii="Arial" w:hAnsi="Arial" w:cs="Arial"/>
        </w:rPr>
        <w:tab/>
        <w:t>6</w:t>
      </w:r>
    </w:p>
    <w:p w14:paraId="44D8A8BA"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Avant-Propos</w:t>
      </w:r>
      <w:r w:rsidRPr="00EA76C3">
        <w:rPr>
          <w:rFonts w:ascii="Arial" w:hAnsi="Arial" w:cs="Arial"/>
        </w:rPr>
        <w:tab/>
        <w:t>7</w:t>
      </w:r>
    </w:p>
    <w:p w14:paraId="46CDBD10"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Glossaire</w:t>
      </w:r>
      <w:r w:rsidRPr="00EA76C3">
        <w:rPr>
          <w:rFonts w:ascii="Arial" w:hAnsi="Arial" w:cs="Arial"/>
        </w:rPr>
        <w:tab/>
        <w:t>8</w:t>
      </w:r>
    </w:p>
    <w:p w14:paraId="5DDAF251"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Sigles et acronymes</w:t>
      </w:r>
      <w:r w:rsidRPr="00EA76C3">
        <w:rPr>
          <w:rFonts w:ascii="Arial" w:hAnsi="Arial" w:cs="Arial"/>
        </w:rPr>
        <w:tab/>
        <w:t>9</w:t>
      </w:r>
    </w:p>
    <w:p w14:paraId="338EEFA8" w14:textId="77777777" w:rsidR="00C47F4A" w:rsidRPr="00EA76C3" w:rsidRDefault="00C47F4A" w:rsidP="00C47F4A">
      <w:pPr>
        <w:pStyle w:val="TM1"/>
        <w:tabs>
          <w:tab w:val="clear" w:pos="9637"/>
          <w:tab w:val="right" w:leader="dot" w:pos="9072"/>
        </w:tabs>
        <w:rPr>
          <w:rFonts w:ascii="Arial" w:hAnsi="Arial" w:cs="Arial"/>
        </w:rPr>
      </w:pPr>
      <w:r w:rsidRPr="00EA76C3">
        <w:rPr>
          <w:rFonts w:ascii="Arial" w:hAnsi="Arial" w:cs="Arial"/>
        </w:rPr>
        <w:t>Introduction</w:t>
      </w:r>
      <w:r w:rsidRPr="00EA76C3">
        <w:rPr>
          <w:rFonts w:ascii="Arial" w:hAnsi="Arial" w:cs="Arial"/>
        </w:rPr>
        <w:tab/>
        <w:t>10</w:t>
      </w:r>
    </w:p>
    <w:p w14:paraId="0D8CDEE5" w14:textId="77777777" w:rsidR="00C47F4A" w:rsidRPr="00EA76C3" w:rsidRDefault="00C47F4A" w:rsidP="00C47F4A">
      <w:pPr>
        <w:pStyle w:val="TM1"/>
        <w:tabs>
          <w:tab w:val="clear" w:pos="9637"/>
          <w:tab w:val="right" w:leader="dot" w:pos="9072"/>
        </w:tabs>
        <w:rPr>
          <w:rFonts w:ascii="Arial" w:hAnsi="Arial" w:cs="Arial"/>
        </w:rPr>
      </w:pPr>
      <w:r w:rsidRPr="00EA76C3">
        <w:rPr>
          <w:rFonts w:ascii="Arial" w:hAnsi="Arial" w:cs="Arial"/>
        </w:rPr>
        <w:t>Conclusion</w:t>
      </w:r>
      <w:r w:rsidRPr="00EA76C3">
        <w:rPr>
          <w:rFonts w:ascii="Arial" w:hAnsi="Arial" w:cs="Arial"/>
        </w:rPr>
        <w:tab/>
        <w:t>1</w:t>
      </w:r>
      <w:r w:rsidR="00A079DD" w:rsidRPr="00EA76C3">
        <w:rPr>
          <w:rFonts w:ascii="Arial" w:hAnsi="Arial" w:cs="Arial"/>
        </w:rPr>
        <w:t>2</w:t>
      </w:r>
    </w:p>
    <w:p w14:paraId="704FA904"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Références bibliographiques</w:t>
      </w:r>
      <w:r w:rsidRPr="00EA76C3">
        <w:rPr>
          <w:rFonts w:ascii="Arial" w:hAnsi="Arial" w:cs="Arial"/>
        </w:rPr>
        <w:tab/>
        <w:t>13</w:t>
      </w:r>
    </w:p>
    <w:p w14:paraId="3B13F6A4" w14:textId="77777777" w:rsidR="002B1366" w:rsidRPr="00EA76C3" w:rsidRDefault="002B1366">
      <w:pPr>
        <w:pStyle w:val="TM1"/>
        <w:tabs>
          <w:tab w:val="clear" w:pos="9637"/>
          <w:tab w:val="right" w:leader="dot" w:pos="9072"/>
        </w:tabs>
        <w:rPr>
          <w:rFonts w:ascii="Arial" w:hAnsi="Arial" w:cs="Arial"/>
        </w:rPr>
      </w:pPr>
      <w:r w:rsidRPr="00EA76C3">
        <w:rPr>
          <w:rFonts w:ascii="Arial" w:hAnsi="Arial" w:cs="Arial"/>
        </w:rPr>
        <w:t>Annexes</w:t>
      </w:r>
      <w:r w:rsidRPr="00EA76C3">
        <w:rPr>
          <w:rFonts w:ascii="Arial" w:hAnsi="Arial" w:cs="Arial"/>
        </w:rPr>
        <w:tab/>
        <w:t>14</w:t>
      </w:r>
    </w:p>
    <w:p w14:paraId="07E9B28B" w14:textId="77777777" w:rsidR="00110323" w:rsidRDefault="00110323">
      <w:pPr>
        <w:pStyle w:val="TM1"/>
        <w:tabs>
          <w:tab w:val="clear" w:pos="9637"/>
          <w:tab w:val="right" w:leader="dot" w:pos="9072"/>
        </w:tabs>
      </w:pPr>
      <w:r w:rsidRPr="00EA76C3">
        <w:rPr>
          <w:rFonts w:ascii="Arial" w:hAnsi="Arial" w:cs="Arial"/>
        </w:rPr>
        <w:fldChar w:fldCharType="end"/>
      </w:r>
    </w:p>
    <w:p w14:paraId="2B73447B" w14:textId="77777777" w:rsidR="00C47F4A" w:rsidRDefault="00C47F4A">
      <w:pPr>
        <w:pStyle w:val="TM1"/>
        <w:tabs>
          <w:tab w:val="clear" w:pos="9637"/>
          <w:tab w:val="right" w:leader="dot" w:pos="9072"/>
        </w:tabs>
      </w:pPr>
    </w:p>
    <w:p w14:paraId="0016EF31" w14:textId="77777777" w:rsidR="00C47F4A" w:rsidRDefault="00C47F4A">
      <w:pPr>
        <w:pStyle w:val="TM1"/>
        <w:tabs>
          <w:tab w:val="clear" w:pos="9637"/>
          <w:tab w:val="right" w:leader="dot" w:pos="9072"/>
        </w:tabs>
      </w:pPr>
    </w:p>
    <w:p w14:paraId="0AE2C960" w14:textId="77777777" w:rsidR="00C47F4A" w:rsidRDefault="00C47F4A">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p>
    <w:p w14:paraId="39541F8D" w14:textId="77777777" w:rsidR="00110323" w:rsidRDefault="00110323">
      <w:pPr>
        <w:pStyle w:val="----Corpsdetexte----"/>
      </w:pPr>
    </w:p>
    <w:p w14:paraId="6B4B23C7" w14:textId="77777777" w:rsidR="00110323" w:rsidRDefault="00110323">
      <w:pPr>
        <w:pStyle w:val="----Corpsdetexte----"/>
      </w:pPr>
    </w:p>
    <w:p w14:paraId="3CA882D4" w14:textId="77777777" w:rsidR="00110323" w:rsidRDefault="00110323">
      <w:pPr>
        <w:pStyle w:val="----Corpsdetexte----"/>
      </w:pPr>
    </w:p>
    <w:p w14:paraId="27AFCA78" w14:textId="77777777"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77777777" w:rsidR="00110323" w:rsidRPr="00EA76C3" w:rsidRDefault="00110323">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3"/>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1406DB36" w14:textId="77777777" w:rsidR="00110323" w:rsidRPr="00EA76C3" w:rsidRDefault="00110323">
      <w:pPr>
        <w:pStyle w:val="----Corpsdetexte----"/>
        <w:rPr>
          <w:rFonts w:ascii="Arial" w:hAnsi="Arial" w:cs="Arial"/>
        </w:rPr>
      </w:pPr>
      <w:r w:rsidRPr="00EA76C3">
        <w:rPr>
          <w:rFonts w:ascii="Arial" w:hAnsi="Arial" w:cs="Arial"/>
        </w:rPr>
        <w:t>[Petit dictionnaire spécialisé pour expliquer les concepts utilisés dans le rapport.]</w:t>
      </w:r>
    </w:p>
    <w:p w14:paraId="661474D7" w14:textId="77777777" w:rsidR="00110323" w:rsidRPr="00EA76C3" w:rsidRDefault="00110323">
      <w:pPr>
        <w:pStyle w:val="----Corpsdetexte----"/>
        <w:rPr>
          <w:rFonts w:ascii="Arial" w:hAnsi="Arial" w:cs="Arial"/>
        </w:rPr>
      </w:pP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4"/>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7777777" w:rsidR="00110323" w:rsidRPr="00EA76C3" w:rsidRDefault="00110323">
      <w:pPr>
        <w:pStyle w:val="----Corpsdetexte----"/>
        <w:rPr>
          <w:rFonts w:ascii="Arial" w:hAnsi="Arial" w:cs="Arial"/>
        </w:rPr>
      </w:pPr>
      <w:r w:rsidRPr="00EA76C3">
        <w:rPr>
          <w:rFonts w:ascii="Arial" w:hAnsi="Arial" w:cs="Arial"/>
        </w:rPr>
        <w:t>[Liste des sigles et acronymes avec au moins leur développé.]</w:t>
      </w: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5"/>
          <w:footnotePr>
            <w:pos w:val="beneathText"/>
          </w:footnotePr>
          <w:pgSz w:w="11906" w:h="16838"/>
          <w:pgMar w:top="1417" w:right="1417" w:bottom="1983" w:left="1417" w:header="720" w:footer="1417" w:gutter="0"/>
          <w:cols w:space="720"/>
        </w:sectPr>
      </w:pPr>
    </w:p>
    <w:p w14:paraId="2E7EFB06" w14:textId="77777777" w:rsidR="002E19EB" w:rsidRDefault="002E19EB" w:rsidP="002E19EB">
      <w:pPr>
        <w:pStyle w:val="Titre1"/>
      </w:pPr>
      <w:r>
        <w:lastRenderedPageBreak/>
        <w:t>Introduction</w:t>
      </w:r>
    </w:p>
    <w:p w14:paraId="5870E607" w14:textId="77777777" w:rsidR="00762FDE" w:rsidRDefault="00BB355C" w:rsidP="00EA72EF">
      <w:pPr>
        <w:pStyle w:val="Titre2"/>
      </w:pPr>
      <w:r>
        <w:t>Le blé dur</w:t>
      </w:r>
    </w:p>
    <w:p w14:paraId="7E357401" w14:textId="77777777" w:rsidR="00A071D2" w:rsidRPr="00A071D2" w:rsidRDefault="00A071D2" w:rsidP="00A071D2">
      <w:r w:rsidRPr="00A071D2">
        <w:t>Le blé dur (</w:t>
      </w:r>
      <w:r w:rsidRPr="00A071D2">
        <w:rPr>
          <w:i/>
        </w:rPr>
        <w:t>Triticum turgidum</w:t>
      </w:r>
      <w:r w:rsidRPr="00A071D2">
        <w:t xml:space="preserve">) est une céréale de la famille des poacées. L’alimentation humaine est le seul débouché de cette espèce qui sert principalement à la fabrication de pâtes et de couscous, mais aussi de pain dans certaines régions du monde. Sa culture en France remonte aux années 1950 dans le Sud-Est et représente aujourd’hui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ur est une céréale de printemps adapté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p>
    <w:p w14:paraId="63B045EB" w14:textId="77777777" w:rsidR="00A071D2" w:rsidRPr="00A071D2" w:rsidRDefault="00A071D2" w:rsidP="00A071D2">
      <w:r w:rsidRPr="00A071D2">
        <w:t xml:space="preserve">Le blé dur serait le résultat de la sélection à partir de </w:t>
      </w:r>
      <w:r w:rsidRPr="00A071D2">
        <w:rPr>
          <w:i/>
        </w:rPr>
        <w:t>Triticum dicoccum</w:t>
      </w:r>
      <w:r w:rsidRPr="00A071D2">
        <w:t xml:space="preserve">, lui-même issu de la domestication de </w:t>
      </w:r>
      <w:r w:rsidRPr="00A071D2">
        <w:rPr>
          <w:i/>
        </w:rPr>
        <w:t>Triticum dicoccoides</w:t>
      </w:r>
      <w:r w:rsidRPr="00A071D2">
        <w:t xml:space="preserve">, une espèce apparue suite à un événement d’allopolyploïdisation entre </w:t>
      </w:r>
      <w:r w:rsidRPr="00A071D2">
        <w:rPr>
          <w:i/>
        </w:rPr>
        <w:t>Triticum uratu</w:t>
      </w:r>
      <w:r w:rsidRPr="00A071D2">
        <w:t xml:space="preserve"> et une espèce inconnue probablement proche de </w:t>
      </w:r>
      <w:r w:rsidRPr="00A071D2">
        <w:rPr>
          <w:i/>
        </w:rPr>
        <w:t>Aegilops speltoides</w:t>
      </w:r>
      <w:r w:rsidRPr="00A071D2">
        <w:t>. Cet événement d’allopolyploïdisation entre deux espèces diploïdes se serait produit entre -500 000 et -150 000 ans. Le génome du blé dur est donc tétraploïde et comporte 7 tétrades, soit 28 chromosomes en tout. La forme non sélectionnée du blé dur (</w:t>
      </w:r>
      <w:r w:rsidRPr="00A071D2">
        <w:rPr>
          <w:i/>
        </w:rPr>
        <w:t>T. dicoccum</w:t>
      </w:r>
      <w:r w:rsidRPr="00A071D2">
        <w:t xml:space="preserve">) aurait donné naissance au blé tendre par un deuxième événement d’allopolyploïdisation avec </w:t>
      </w:r>
      <w:r w:rsidRPr="00A071D2">
        <w:rPr>
          <w:i/>
        </w:rPr>
        <w:t xml:space="preserve">T. tauschii </w:t>
      </w:r>
      <w:r w:rsidRPr="00A071D2">
        <w:t xml:space="preserve">il y a à peu près 10 000 ans. Le blé serait une des premières céréales cultivée dans le croissant fertile au moment de la révolution néolithique </w:t>
      </w:r>
      <w:r w:rsidRPr="00A071D2">
        <w:fldChar w:fldCharType="begin"/>
      </w:r>
      <w:r w:rsidRPr="00A071D2">
        <w:instrText xml:space="preserve"> ADDIN ZOTERO_ITEM CSL_CITATION {"citationID":"R1Oc3QS4","properties":{"formattedCitation":"(Charmet, 2011)","plainCitation":"(Charmet, 2011)","noteIndex":0},"citationItems":[{"id":4596,"uris":["http://zotero.org/groups/4992050/items/TS7NJ4LG"],"itemData":{"id":4596,"type":"article-journal","abstract":"Wheat was one of the first crops to be domesticated more than 10,000 years ago in the Middle East. Molecular genetics and archaeological data have allowed the reconstruction of plausible domestication scenarios leading to modern cultivars. For diploid einkorn and tetraploid durum wheat, a single domestication event has likely occurred in the Karacadag Mountains, Turkey. Following a cross between tetraploid durum and diploid T. tauschii, the resultant hexaploid bread wheat was domesticated and disseminated around the Caucasian region. These polyploidisation events facilitated wheat domestication and created genetic bottlenecks, which excluded potentially adaptive alleles. With the urgent need to accelerate genetic progress to confront the challenges of climate change and sustainable agriculture, wild ancestors and old landraces represent a reservoir of underexploited genetic diversity that may be utilized through modern breeding methods. Understanding domestication processes may thus help identifying new strategies.\nRésumé\nLe blé fut la première espèce domestiquée au Moyen-Orient, voici plus de 10 000 ans. Les approches combinées de la génétique moléculaire et de l’archéologie ont permis de retracer les scénarios les plus plausibles de ces évènements qui ont façonné la distribution de la diversité génétique des variétés actuelles. Pour les blés diploïdes (engrain) et tétraploïdes (blé dur), un seul évènement de domestication s’est produit dans les montagnes du Karacadag en Turquie. Une hybridation entre le blé dur tétraploïde et l’espèce diploïde T. tauschii, a donné le blé tendre hexaploïde, qui fut domestiqué et disséminé par les agriculteurs dans la région Caucasienne. Ces évènements de polyploïdisation qui ont facilité la domestication du blé ont provoqué de forts goulots d’étranglement génétiques, entraînant des pertes aléatoires d’allèles potentiellement adaptatifs. À l’heure où il devient urgent d’accélérer le progrès génétique pour faire face aux défis du changement climatique et de l’agriculture durable, les ancêtres sauvages et les populations locales représentent un réservoir de diversité génétique sous-exploité qui doit être mobilisé au travers de méthodes d’amélioration renouvelées. Comprendre les mécanismes de la domestication peut donc aider à inventer de nouvelles stratégies.","collection-title":"On the trail of domestications, migrations and invasions in agriculture","container-title":"Comptes Rendus Biologies","DOI":"10.1016/j.crvi.2010.12.013","ISSN":"1631-0691","issue":"3","journalAbbreviation":"Comptes Rendus Biologies","language":"en","page":"212-220","source":"ScienceDirect","title":"Wheat domestication: Lessons for the future","title-short":"Wheat domestication","volume":"334","author":[{"family":"Charmet","given":"Gilles"}],"issued":{"date-parts":[["2011",3,1]]}}}],"schema":"https://github.com/citation-style-language/schema/raw/master/csl-citation.json"} </w:instrText>
      </w:r>
      <w:r w:rsidRPr="00A071D2">
        <w:fldChar w:fldCharType="separate"/>
      </w:r>
      <w:r w:rsidRPr="00A071D2">
        <w:t>(Charmet, 2011)</w:t>
      </w:r>
      <w:r w:rsidRPr="00A071D2">
        <w:fldChar w:fldCharType="end"/>
      </w:r>
      <w:r w:rsidRPr="00A071D2">
        <w:t>.</w:t>
      </w:r>
    </w:p>
    <w:p w14:paraId="7C773670" w14:textId="77777777" w:rsidR="00A071D2" w:rsidRDefault="00A071D2" w:rsidP="00A071D2"/>
    <w:p w14:paraId="04706060" w14:textId="77777777" w:rsidR="00BB355C" w:rsidRPr="00A071D2" w:rsidRDefault="00BB355C" w:rsidP="00BB355C">
      <w:pPr>
        <w:pStyle w:val="Titre2"/>
      </w:pPr>
      <w:r>
        <w:t>Le changement climatique</w:t>
      </w:r>
    </w:p>
    <w:p w14:paraId="662DF5C0" w14:textId="77777777" w:rsidR="00A071D2" w:rsidRPr="00A071D2" w:rsidRDefault="00A071D2" w:rsidP="00A071D2">
      <w:r w:rsidRPr="00A071D2">
        <w:t xml:space="preserve">Le changement climatique impacte déjà l’agriculture, et ses effets vont s’accentuer dans le futur. P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w:t>
      </w:r>
      <w:r w:rsidRPr="00A071D2">
        <w:lastRenderedPageBreak/>
        <w:t xml:space="preserve">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se peut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0C39AD68" w14:textId="77777777" w:rsidR="00A071D2" w:rsidRPr="00A071D2" w:rsidRDefault="00A071D2" w:rsidP="00A071D2">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BBE1C6A" w14:textId="77777777" w:rsidR="00A071D2" w:rsidRPr="00A071D2" w:rsidRDefault="00A071D2" w:rsidP="00A071D2"/>
    <w:p w14:paraId="6754D9BC" w14:textId="77777777" w:rsidR="00A071D2" w:rsidRPr="00A071D2" w:rsidRDefault="00BB355C" w:rsidP="00BB355C">
      <w:pPr>
        <w:pStyle w:val="Titre2"/>
      </w:pPr>
      <w:r>
        <w:t>Sélection massale et diversité génétique</w:t>
      </w:r>
    </w:p>
    <w:p w14:paraId="3D31E939" w14:textId="77777777" w:rsidR="00A071D2" w:rsidRPr="00A071D2" w:rsidRDefault="00A071D2" w:rsidP="00A071D2">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Un des leviers mobilisables pour cela est la diversité génétique, à laquelle on accède à travers la sélection variétale. </w:t>
      </w:r>
    </w:p>
    <w:p w14:paraId="3ECD0713" w14:textId="77777777" w:rsidR="00A071D2" w:rsidRPr="00A071D2" w:rsidRDefault="00A071D2" w:rsidP="00A071D2">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Ce paradigme est 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xml:space="preserve">. Notamment, la monoculture est critiquée, et les avantages de l’utilisation de la biodiversité intra et inter spécifique est plébiscité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5A9535CC" w14:textId="77777777" w:rsidR="00A071D2" w:rsidRPr="00A071D2" w:rsidRDefault="00A071D2" w:rsidP="00A071D2">
      <w:r w:rsidRPr="00A071D2">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L’utilisation de variétés populations permet également la facilitation de l’accès aux ressources génétique, leur conservation in situ, et leur évolution en fonction de l’environnement. De plus, au-delà des considérations écologiques, ce type de matériel végétal est aussi adapté à une sélection participative, plus locale et maîtrisée par les agriculteurs, qui prend en compte la notion de terroir, des </w:t>
      </w:r>
      <w:r w:rsidRPr="00A071D2">
        <w:lastRenderedPageBreak/>
        <w:t xml:space="preserve">aspects sociaux économiques locaux, l’utilisation finale des grains, et s’inscrit dans un changement plus global des modèles agricoles </w:t>
      </w:r>
      <w:r w:rsidR="007033BE">
        <w:fldChar w:fldCharType="begin"/>
      </w:r>
      <w:r w:rsidR="007033B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rsidR="007033BE">
        <w:fldChar w:fldCharType="separate"/>
      </w:r>
      <w:r w:rsidR="007033BE" w:rsidRPr="007033BE">
        <w:t>(Dawson and Goldringer, 2012; Desclaux et al., 2012)</w:t>
      </w:r>
      <w:r w:rsidR="007033BE">
        <w:fldChar w:fldCharType="end"/>
      </w:r>
      <w:r w:rsidRPr="00A071D2">
        <w:t>.  Néanmoins, l’utilisation de la diversité 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293DC168" w14:textId="77777777" w:rsidR="00A071D2" w:rsidRPr="00A071D2" w:rsidRDefault="00A071D2" w:rsidP="00A071D2"/>
    <w:p w14:paraId="413174A5" w14:textId="77777777" w:rsidR="00A071D2" w:rsidRPr="00A071D2" w:rsidRDefault="00A071D2" w:rsidP="00A071D2">
      <w:r w:rsidRPr="00A071D2">
        <w:t>La sélection massale est une technique de sélection qui s’inscrit dans la démarche de diversification au niveau intra spécifique. Elle peut permettre de maintenir et gérer une population, et est adaptée à un mode de sélection participatif ou décentralisé. Néanmoins, le progrès que l’on peut en obtenir par unité de temps est plus faible que le progrès réalisable en sélection conventionnelle. Il est donc important de bien cibler les traits à sélectionner et de savoir comment les sélectionner. L’objectif du stage est d’étudier plusieurs aspects de la sélection massale dans une population de blé dur.</w:t>
      </w:r>
    </w:p>
    <w:p w14:paraId="2154AAD2" w14:textId="77777777" w:rsidR="00A071D2" w:rsidRDefault="00A071D2" w:rsidP="00A071D2"/>
    <w:p w14:paraId="4829FBB4" w14:textId="77777777" w:rsidR="002A66D1" w:rsidRDefault="002A66D1" w:rsidP="00A071D2"/>
    <w:p w14:paraId="0DA9F1D3" w14:textId="75467D8C" w:rsidR="002A66D1" w:rsidRDefault="00A2208C" w:rsidP="002A66D1">
      <w:pPr>
        <w:pStyle w:val="Titre2"/>
      </w:pPr>
      <w:r>
        <w:t>L’importance de la morphologie du grain</w:t>
      </w:r>
    </w:p>
    <w:p w14:paraId="4BAEDF6D" w14:textId="52B185B3" w:rsidR="002A66D1" w:rsidRDefault="002A66D1" w:rsidP="002A66D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BF4733">
        <w:instrText xml:space="preserve"> ADDIN ZOTERO_ITEM CSL_CITATION {"citationID":"YsEbvHHp","properties":{"formattedCitation":"(Donald, 1981)","plainCitation":"(Donald, 1981)","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BF4733">
        <w:instrText xml:space="preserve"> ADDIN ZOTERO_ITEM CSL_CITATION {"citationID":"ZnwkZYtp","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C’est donc un trait intéressant à sélectionner dans un contexte d’agriculture à bas intrants et de sélection massale car c’est une sélection sur le rendement, la résistance à un stress et 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t xml:space="preserve">. </w:t>
      </w:r>
      <w:r w:rsidR="00EA51B4">
        <w:t xml:space="preserve">Cependant, la taille des grains atteignable est limitée. </w:t>
      </w:r>
      <w:r w:rsidR="00EA51B4" w:rsidRPr="00A44C56">
        <w:rPr>
          <w:color w:val="FF0000"/>
        </w:rPr>
        <w:t xml:space="preserve">Il y a un compromis entre la taille du grain et le taux de protéines qui implique une baisse de </w:t>
      </w:r>
      <w:r w:rsidR="00A44C56" w:rsidRPr="00A44C56">
        <w:rPr>
          <w:color w:val="FF0000"/>
        </w:rPr>
        <w:t xml:space="preserve">la qualité des trop gros grains </w:t>
      </w:r>
      <w:r w:rsidR="00EA51B4" w:rsidRPr="00A44C56">
        <w:rPr>
          <w:color w:val="FF0000"/>
        </w:rPr>
        <w:t>et un compromis entre la taille du grain et le nombre de grains</w:t>
      </w:r>
      <w:r w:rsidR="00A44C56" w:rsidRPr="00A44C56">
        <w:rPr>
          <w:color w:val="FF0000"/>
        </w:rPr>
        <w:t xml:space="preserve"> qui peut impacter le rendement</w:t>
      </w:r>
      <w:r w:rsidR="00EA51B4" w:rsidRPr="00A44C56">
        <w:rPr>
          <w:color w:val="FF0000"/>
        </w:rPr>
        <w:t xml:space="preserve">. </w:t>
      </w:r>
      <w:r w:rsidR="00EA51B4">
        <w:t xml:space="preserve">La taille du grain est en fait un trait assez peu variable chez le blé, et elle a peu évolué avec la sélection moderne comparé à l’évolution du nombre de grains </w:t>
      </w:r>
      <w:r w:rsidR="00EA51B4">
        <w:fldChar w:fldCharType="begin"/>
      </w:r>
      <w:r w:rsidR="00EA51B4">
        <w:instrText xml:space="preserve"> ADDIN ZOTERO_ITEM CSL_CITATION {"citationID":"tH9oPxh3","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EA51B4">
        <w:fldChar w:fldCharType="separate"/>
      </w:r>
      <w:r w:rsidR="00EA51B4" w:rsidRPr="00EA51B4">
        <w:t>(Sadras, 2007)</w:t>
      </w:r>
      <w:r w:rsidR="00EA51B4">
        <w:fldChar w:fldCharType="end"/>
      </w:r>
      <w:r w:rsidR="00EA51B4">
        <w:t>.</w:t>
      </w:r>
    </w:p>
    <w:p w14:paraId="2BA1DCA9" w14:textId="72E2A389" w:rsidR="002A66D1" w:rsidRDefault="00D45711" w:rsidP="002A66D1">
      <w:r>
        <w:t>De plus, dans un contexte de sélection massale, le grain est un organe de choix pour opérer la sélection. 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w:t>
      </w:r>
      <w:r w:rsidR="00776BB5">
        <w:lastRenderedPageBreak/>
        <w:t>qui est le plus facile à observer à haut débit (en triant sur la taille avec un tamis par exemple), ce qui est important si l’on doit sélectionner dans un lot important.</w:t>
      </w:r>
      <w:r w:rsidR="00521483">
        <w:t xml:space="preserve"> Enfin, c’est le produit de la récolte, ce qui implique que l’on peut sélectionner après la moisson et 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7B9B0E5E" w14:textId="77777777" w:rsidR="00654ED8" w:rsidRDefault="00654ED8" w:rsidP="002A66D1"/>
    <w:p w14:paraId="0683173A" w14:textId="1C2FE7F4" w:rsidR="00654ED8" w:rsidRDefault="003B720F" w:rsidP="003B720F">
      <w:pPr>
        <w:pStyle w:val="Titre2"/>
      </w:pPr>
      <w:r>
        <w:t>Question posée</w:t>
      </w:r>
    </w:p>
    <w:p w14:paraId="28C9F336" w14:textId="539E70C1" w:rsidR="00973FB0" w:rsidRDefault="00E35BFE" w:rsidP="00973FB0">
      <w:r>
        <w:t>Pour sélectionner sur les traits du grain, plusieurs options sont envisageables. Il est possible d’observer les grains individuellement après avoir battu les épis et de sélectionner les grains sur leur aspect individuel. Il est aussi possible d’observer les grains par famille en observant les épis et en sélectionnant tous les grains d’un épi lorsque celui-ci a assez de grains "satisfaisants". Le blé étant majoritairement autogame, dans une population contenant des lignées fixées sans gènes de stérilité mâle, tous les grains d’un épi on le même génotype. Sélectionner sur l’épi revient donc à sélectionner les grains sur la valeur moyenne de leur génotype indépendamment de leurs valeurs individuelles.</w:t>
      </w:r>
      <w:r w:rsidR="00973FB0">
        <w:t xml:space="preserve"> Pour comprendre les différences qui existent entre ces deux façons de sélectionner, il faut s’</w:t>
      </w:r>
      <w:r w:rsidR="000616EB">
        <w:t xml:space="preserve">intéresser </w:t>
      </w:r>
      <w:r w:rsidR="00922F4C">
        <w:t>aux facteurs</w:t>
      </w:r>
      <w:r w:rsidR="00810A9E">
        <w:t xml:space="preserve"> </w:t>
      </w:r>
      <w:r w:rsidR="00973FB0">
        <w:t>important</w:t>
      </w:r>
      <w:r w:rsidR="000616EB">
        <w:t>s</w:t>
      </w:r>
      <w:r w:rsidR="00973FB0">
        <w:t xml:space="preserve"> en sélection : la variance du trait sélectionné</w:t>
      </w:r>
      <w:r w:rsidR="00810A9E">
        <w:t>,</w:t>
      </w:r>
      <w:r w:rsidR="000616EB">
        <w:t xml:space="preserve"> la précision avec laquelle une mesure phénotypique permet d’estimer la valeur génétique de l’individu mesuré</w:t>
      </w:r>
      <w:r w:rsidR="00810A9E">
        <w:t xml:space="preserve"> (l’héritabilité), et l’intensité de sélection appliquée</w:t>
      </w:r>
      <w:r w:rsidR="00973FB0">
        <w:t xml:space="preserve">. </w:t>
      </w:r>
    </w:p>
    <w:p w14:paraId="3B489F81" w14:textId="77777777" w:rsidR="000616EB" w:rsidRDefault="000616EB" w:rsidP="00973FB0"/>
    <w:p w14:paraId="482EE8AD" w14:textId="213DEC1F" w:rsidR="00973FB0" w:rsidRDefault="00973FB0" w:rsidP="00973FB0">
      <w:r>
        <w:t>Pour un trait du grain, la variance que l’on peut mesurer</w:t>
      </w:r>
      <w:r w:rsidR="000616EB">
        <w:t xml:space="preserve"> entre différents grains est liée à :</w:t>
      </w:r>
    </w:p>
    <w:p w14:paraId="5F983568" w14:textId="027D006E" w:rsidR="000616EB" w:rsidRDefault="000616EB" w:rsidP="000616EB">
      <w:pPr>
        <w:pStyle w:val="Paragraphedeliste"/>
        <w:numPr>
          <w:ilvl w:val="0"/>
          <w:numId w:val="12"/>
        </w:numPr>
      </w:pPr>
      <w:r>
        <w:t>La variance génétique qui existe entre deux grains de génotypes différents (toute chose égale par ailleurs</w:t>
      </w:r>
    </w:p>
    <w:p w14:paraId="10863B5A" w14:textId="453833C7" w:rsidR="000616EB" w:rsidRDefault="000616EB" w:rsidP="000616EB">
      <w:pPr>
        <w:pStyle w:val="Paragraphedeliste"/>
        <w:numPr>
          <w:ilvl w:val="0"/>
          <w:numId w:val="12"/>
        </w:numPr>
      </w:pPr>
      <w:r>
        <w:t>La variance environnementale qui existe entre deux grains de même génotype ayant poussé dans des conditions différentes</w:t>
      </w:r>
    </w:p>
    <w:p w14:paraId="5ED843F8" w14:textId="2E7A235E" w:rsidR="000616EB" w:rsidRDefault="000616EB" w:rsidP="000616EB">
      <w:pPr>
        <w:pStyle w:val="Paragraphedeliste"/>
        <w:numPr>
          <w:ilvl w:val="0"/>
          <w:numId w:val="12"/>
        </w:numPr>
      </w:pPr>
      <w:r>
        <w:t>La variance inter-épi qui existe entre deux épis d’une même plante pour des raisons physiologiques</w:t>
      </w:r>
    </w:p>
    <w:p w14:paraId="1EAB9BAD" w14:textId="2B30534B" w:rsidR="000616EB" w:rsidRDefault="000616EB" w:rsidP="000616EB">
      <w:pPr>
        <w:pStyle w:val="Paragraphedeliste"/>
        <w:numPr>
          <w:ilvl w:val="0"/>
          <w:numId w:val="12"/>
        </w:numPr>
      </w:pPr>
      <w:r>
        <w:t>La variance intra-épi qui existe entre de grains d’un même épi pour des raisons physiologiques également.</w:t>
      </w:r>
    </w:p>
    <w:p w14:paraId="78ECBFBB" w14:textId="77777777" w:rsidR="000616EB" w:rsidRDefault="000616EB" w:rsidP="000616EB"/>
    <w:p w14:paraId="1ED29070" w14:textId="77777777" w:rsidR="000616EB" w:rsidRDefault="000616EB" w:rsidP="000616EB">
      <w:r>
        <w:t xml:space="preserve">On peut donc poser le modèle suivant : </w:t>
      </w:r>
    </w:p>
    <w:p w14:paraId="4D314EB7" w14:textId="143D1125" w:rsidR="000616EB" w:rsidRDefault="000616EB" w:rsidP="000616EB">
      <m:oMath>
        <m:sSub>
          <m:sSubPr>
            <m:ctrlPr>
              <w:rPr>
                <w:rFonts w:ascii="Cambria Math" w:hAnsi="Cambria Math"/>
                <w:i/>
              </w:rPr>
            </m:ctrlPr>
          </m:sSubPr>
          <m:e>
            <m:r>
              <w:rPr>
                <w:rFonts w:ascii="Cambria Math" w:hAnsi="Cambria Math"/>
              </w:rPr>
              <m:t>P</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m:t>
            </m:r>
            <m:r>
              <w:rPr>
                <w:rFonts w:ascii="Cambria Math" w:hAnsi="Cambria Math"/>
              </w:rPr>
              <m:t>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r>
              <w:rPr>
                <w:rFonts w:ascii="Cambria Math" w:hAnsi="Cambria Math"/>
              </w:rPr>
              <m:t>(</m:t>
            </m:r>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t xml:space="preserve"> </w:t>
      </w:r>
    </w:p>
    <w:p w14:paraId="633EDC9A" w14:textId="77777777" w:rsidR="00AF1E06" w:rsidRDefault="00AF1E06" w:rsidP="000616EB"/>
    <w:p w14:paraId="465B10A3" w14:textId="77777777" w:rsidR="00AF1E06" w:rsidRDefault="00AF1E06" w:rsidP="000616EB"/>
    <w:p w14:paraId="01BF0C60" w14:textId="52A7D976" w:rsidR="00AF1E06" w:rsidRDefault="00AF1E06" w:rsidP="000616EB">
      <w:r>
        <w:lastRenderedPageBreak/>
        <w:t xml:space="preserve">Où : </w:t>
      </w:r>
    </w:p>
    <w:p w14:paraId="0C4E5BD6" w14:textId="259C0FC0" w:rsidR="00AF1E06" w:rsidRPr="00520B99" w:rsidRDefault="00AF1E06" w:rsidP="00520B99">
      <w:pPr>
        <w:pStyle w:val="Paragraphedeliste"/>
        <w:numPr>
          <w:ilvl w:val="0"/>
          <w:numId w:val="12"/>
        </w:numPr>
      </w:pPr>
      <m:oMath>
        <m:sSub>
          <m:sSubPr>
            <m:ctrlPr>
              <w:rPr>
                <w:rFonts w:ascii="Cambria Math" w:hAnsi="Cambria Math"/>
                <w:i/>
              </w:rPr>
            </m:ctrlPr>
          </m:sSubPr>
          <m:e>
            <m:r>
              <w:rPr>
                <w:rFonts w:ascii="Cambria Math" w:hAnsi="Cambria Math"/>
              </w:rPr>
              <m:t>P</m:t>
            </m:r>
          </m:e>
          <m:sub>
            <m:r>
              <w:rPr>
                <w:rFonts w:ascii="Cambria Math" w:hAnsi="Cambria Math"/>
              </w:rPr>
              <m:t>ijkl</m:t>
            </m:r>
          </m:sub>
        </m:sSub>
      </m:oMath>
      <w:r>
        <w:t xml:space="preserve"> est le phénotype d’un grain individuel</w:t>
      </w:r>
    </w:p>
    <w:p w14:paraId="06171486" w14:textId="11C7A99F" w:rsidR="00B35960" w:rsidRDefault="00AF1E06" w:rsidP="00B35960">
      <w:pPr>
        <w:pStyle w:val="Paragraphedeliste"/>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t xml:space="preserve"> l’effet du génotype i</w:t>
      </w:r>
      <w:r w:rsidR="00B35960" w:rsidRPr="00B35960">
        <w:t xml:space="preserve"> </w:t>
      </w:r>
    </w:p>
    <w:p w14:paraId="167E6B5A" w14:textId="785B4CCD" w:rsidR="00AF1E06" w:rsidRDefault="00B35960" w:rsidP="00B35960">
      <w:pPr>
        <w:pStyle w:val="Paragraphedeliste"/>
        <w:numPr>
          <w:ilvl w:val="0"/>
          <w:numId w:val="12"/>
        </w:numPr>
      </w:pPr>
      <m:oMath>
        <m:r>
          <w:rPr>
            <w:rFonts w:ascii="Cambria Math" w:hAnsi="Cambria Math"/>
          </w:rPr>
          <m:t>E</m:t>
        </m:r>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l’effet de l’</w:t>
      </w:r>
      <w:r>
        <w:t>environnement j</w:t>
      </w:r>
    </w:p>
    <w:p w14:paraId="3847638F" w14:textId="39FC9F82" w:rsidR="00AF1E06" w:rsidRDefault="00AF1E06" w:rsidP="00B35960">
      <w:pPr>
        <w:pStyle w:val="Paragraphedeliste"/>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m:t>
            </m:r>
            <m:r>
              <w:rPr>
                <w:rFonts w:ascii="Cambria Math" w:hAnsi="Cambria Math"/>
              </w:rPr>
              <m:t>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l’effet de l’épi</w:t>
      </w:r>
      <w:r w:rsidR="00B35960">
        <w:t xml:space="preserve"> k</w:t>
      </w:r>
      <w:r>
        <w:t xml:space="preserve"> au sein du génotype i</w:t>
      </w:r>
      <w:r w:rsidR="00B35960">
        <w:t xml:space="preserve"> dans l’environnement j</w:t>
      </w:r>
    </w:p>
    <w:p w14:paraId="7A039CEA" w14:textId="157A14FD" w:rsidR="00AF1E06" w:rsidRPr="00520B99" w:rsidRDefault="00AF1E06" w:rsidP="00520B99">
      <w:pPr>
        <w:pStyle w:val="Paragraphedeliste"/>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m:t>
            </m:r>
            <m:r>
              <w:rPr>
                <w:rFonts w:ascii="Cambria Math" w:hAnsi="Cambria Math"/>
              </w:rPr>
              <m:t>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AE2917">
        <w:t xml:space="preserve"> la résiduelle qui contient la variance non expliquée par les autres effets, donc la variance intra épi.</w:t>
      </w:r>
    </w:p>
    <w:p w14:paraId="14E9B713" w14:textId="77777777" w:rsidR="00AF1E06" w:rsidRPr="00AF1E06" w:rsidRDefault="00AF1E06" w:rsidP="000616EB"/>
    <w:p w14:paraId="030BE3FF" w14:textId="77777777" w:rsidR="00AF1E06" w:rsidRPr="00AF1E06" w:rsidRDefault="00AF1E06" w:rsidP="000616EB"/>
    <w:p w14:paraId="50456640" w14:textId="3DF14065" w:rsidR="00AF1E06" w:rsidRDefault="00AF1E06" w:rsidP="000616EB">
      <w:r>
        <w:t>En sélection sur grain</w:t>
      </w:r>
      <w:r w:rsidR="003873E3">
        <w:t xml:space="preserve"> individuel</w:t>
      </w:r>
      <w:r>
        <w:t xml:space="preserve">, on écrit la variance </w:t>
      </w:r>
      <w:r w:rsidR="003873E3">
        <w:t xml:space="preserve">phénotypique </w:t>
      </w:r>
      <w:r>
        <w:t>du trait comme :</w:t>
      </w:r>
    </w:p>
    <w:p w14:paraId="2F6C6690" w14:textId="63B1A6C9" w:rsidR="00AF1E06" w:rsidRPr="003873E3" w:rsidRDefault="00AF1E06"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m:t>
          </m:r>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jkl</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0463D4C3" w14:textId="5DA7C055" w:rsidR="003873E3" w:rsidRDefault="003873E3" w:rsidP="000616EB"/>
    <w:p w14:paraId="078A676F" w14:textId="4C44D147" w:rsidR="003873E3" w:rsidRDefault="003873E3" w:rsidP="000616EB">
      <w:r>
        <w:t xml:space="preserve">Mais en sélection sur épi, on observe les moyennes des grains </w:t>
      </w:r>
      <w:r w:rsidR="004D622B">
        <w:t xml:space="preserve">par </w:t>
      </w:r>
      <w:r>
        <w:t>épi. La variance résiduelle se retrouve donc divisée par le nombre de grains par épi, appelé NGE</w:t>
      </w:r>
      <w:r w:rsidR="00691EB5">
        <w:t xml:space="preserve"> pour Nombre de Grains par Epi</w:t>
      </w:r>
      <w:r>
        <w:t xml:space="preserve"> (calculs en annexe). On obtient donc :</w:t>
      </w:r>
    </w:p>
    <w:p w14:paraId="5131CB97" w14:textId="4F3E54CF" w:rsidR="003873E3" w:rsidRPr="002971D1" w:rsidRDefault="003873E3"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m:t>
          </m:r>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32892188" w14:textId="65F11EE0" w:rsidR="002971D1" w:rsidRDefault="002971D1" w:rsidP="000616EB"/>
    <w:p w14:paraId="6E3A6FA2" w14:textId="4B80C7F8" w:rsidR="002971D1" w:rsidRDefault="002971D1" w:rsidP="000616EB">
      <w:r>
        <w:t xml:space="preserve">Nécessairement :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p>
    <w:p w14:paraId="02356B7E" w14:textId="77777777" w:rsidR="005F55CB" w:rsidRDefault="005F55CB" w:rsidP="000616EB"/>
    <w:p w14:paraId="268458AD" w14:textId="2CC456DC" w:rsidR="00E75524" w:rsidRDefault="005F55CB" w:rsidP="000616EB">
      <w:r>
        <w:t>L’héritabilité d’un trait étant le rapport entre sa variance génétique et sa variance phénotypique, il en découle que :</w:t>
      </w:r>
    </w:p>
    <w:p w14:paraId="0344FF81" w14:textId="58B010BF" w:rsidR="005F55CB" w:rsidRDefault="005F55CB" w:rsidP="000616E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t xml:space="preserve">      </w:t>
      </w:r>
    </w:p>
    <w:p w14:paraId="2A541003" w14:textId="77777777" w:rsidR="005F55CB" w:rsidRDefault="005F55CB" w:rsidP="000616EB"/>
    <w:p w14:paraId="757F66AB" w14:textId="0DA5C199" w:rsidR="005F55CB" w:rsidRDefault="005F55CB" w:rsidP="000616EB">
      <w:r>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2B00B79E" w14:textId="185EA9C3" w:rsidR="00EF4028" w:rsidRDefault="00EF4028" w:rsidP="000616EB"/>
    <w:p w14:paraId="02A35A16" w14:textId="46C8B72A" w:rsidR="00EF4028" w:rsidRPr="005F55CB" w:rsidRDefault="002850DE" w:rsidP="000616EB">
      <w:r>
        <w:t xml:space="preserve">Comme l’héritabilité peut être considérée comme la précision avec laquelle on estime la valeur génétique d’un individu à travers sa valeur phénotypique, on voit qu’en sélectionnant sur les épis, on estime mieux la valeur génétique de chaque grain. </w:t>
      </w:r>
      <w:r w:rsidR="003215F3">
        <w:t xml:space="preserve">En prenant l’exemple de la taille du grain, on peut expliquer cela plus intuitivement : la variance intra-épi est telle que tous les génotypes donnent à la fois des gros et des petits grains. Les bons génotypes ont des très gros grains, et de grains plus petits ayant tous une bonne valeur génétique. Les mauvais génotypes ont des petits grains et des grains gros et moyens qui ont tous une mauvaise valeur génétique. Les gros grains des mauvais génotypes peuvent être plus gros que les petits grains des bons génotypes. Ainsi, en sélectionnant sur grains individuels, on risque de sélectionner à la fois de très gros grains de bonne valeur génétique et des gros grains de </w:t>
      </w:r>
      <w:r w:rsidR="003215F3">
        <w:lastRenderedPageBreak/>
        <w:t xml:space="preserve">mauvaise valeur génétique. En revanche en sélection sur épi, on aura plus tendance à sélectionner des très gros grains et des petits grains de bonne valeur génétique (car on garde tout l’épi) et à éliminer des grains gros et moyens de mauvaise valeur génétique. On est bien dans un cas où l’on estime mieux la valeur de génétique de chaque grain en sélectionnant sur l’épi. </w:t>
      </w:r>
    </w:p>
    <w:p w14:paraId="69F049AE" w14:textId="1303C33B" w:rsidR="00E75524" w:rsidRDefault="00E75524" w:rsidP="000616EB"/>
    <w:p w14:paraId="12656C1A" w14:textId="0631A313" w:rsidR="00820DCF" w:rsidRDefault="00820DCF" w:rsidP="000616EB">
      <w:r>
        <w:t xml:space="preserve">On pourrait donc penser que la sélection sur épi est la meilleure des deux méthodes. Cependant, en replaçant cela dans un contexte où un nombre de grain fixé doit être sélectionné (lorsqu’un un agriculteur ou un sélectionneur alloue une partie de sa surface à sa sélection massale), on peut faire le raisonnement suivant : </w:t>
      </w:r>
    </w:p>
    <w:p w14:paraId="3949D523" w14:textId="1DF280AB" w:rsidR="00820DCF" w:rsidRDefault="00820DCF" w:rsidP="000616EB">
      <w:r>
        <w:t xml:space="preserve">En sélection sur grain individuel, il est aisé de traiter un très grand nombre de grains, par exemple avec un tamis pour sélectionner sur la taille du grain, où un trieur optique par exemple. On peut donc imaginer passer toute une moisson au tamis et ne récupérer que les grains souhaités. </w:t>
      </w:r>
      <w:r w:rsidR="00143029">
        <w:t>Appelons nsel le nombre de grains sélectionnés et NGO le nombre de grains observés, la proportion de grains sélectionnés dans la population totale</w:t>
      </w:r>
      <w:r w:rsidR="0033598C">
        <w:t xml:space="preserve"> de grains</w:t>
      </w:r>
      <w:r w:rsidR="00143029">
        <w:t xml:space="preserve">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00143029">
        <w:t xml:space="preserve"> .</w:t>
      </w:r>
    </w:p>
    <w:p w14:paraId="2D41E871" w14:textId="620673A7" w:rsidR="00820DCF" w:rsidRDefault="00820DCF" w:rsidP="000616EB">
      <w:r>
        <w:t>En revanche, observer les grains à l’échelle de l’épi est beaucoup plus fastidieux. Il n’existe pas à notre connaissance d’équipement permettant d’automatiser le battage puis la mesure des grains épi par épi. Sans équipements, la sélection sur épi se ferait plutôt de façon visuelle, et même de cette façon, il paraît infaisable d’observer tous les épis d’un champ pour sélectionner.</w:t>
      </w:r>
      <w:r w:rsidR="00143029">
        <w:t xml:space="preserve"> Il faut donc échantillonner un certain nombre d’épis dans la population, et la sélection ne s’opérera que sur cet effectif. </w:t>
      </w:r>
      <w:r w:rsidR="00362DBD">
        <w:t xml:space="preserve">Appelons NEO le nombre d’épis observés. Pour sélectionner nsel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00362DBD">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00362DBD">
        <w:t xml:space="preserve">  .</w:t>
      </w:r>
    </w:p>
    <w:p w14:paraId="2C8FAC87" w14:textId="77777777" w:rsidR="00362DBD" w:rsidRPr="003873E3" w:rsidRDefault="00362DBD" w:rsidP="000616EB"/>
    <w:p w14:paraId="03C77A13" w14:textId="134EBBAE" w:rsidR="001E07CB" w:rsidRDefault="004203CF" w:rsidP="006F62AC">
      <w:r>
        <w:t>En imaginant un exemple réaliste</w:t>
      </w:r>
      <w:r w:rsidR="008173E9">
        <w:t xml:space="preserve"> de sélection sur la taille du grain par tamis</w:t>
      </w:r>
      <w:r>
        <w:t>, mettons qu’un agriculteur alloue chaque année une surface constante de 100 m² pour améliorer sa population. Avec une densité de semis de 250 grains par m², il lui faut chaque année sélectionner 25</w:t>
      </w:r>
      <w:r w:rsidR="008173E9">
        <w:t>.</w:t>
      </w:r>
      <w:r>
        <w:t>000 grains (nsel = 25</w:t>
      </w:r>
      <w:r w:rsidR="008173E9">
        <w:t>.</w:t>
      </w:r>
      <w:r>
        <w:t>000)</w:t>
      </w:r>
      <w:r w:rsidR="008173E9">
        <w:t xml:space="preserve"> pour replanter</w:t>
      </w:r>
      <w:r>
        <w:t xml:space="preserve">. Lors de sa récolte, moyennant deux épis par plante et </w:t>
      </w:r>
      <w:r w:rsidR="008173E9">
        <w:t xml:space="preserve">70 grains par épi (NGE = 70), il obtient 3.500.000 grains (soit 140 kg de grains pour un PMG de 40 grammes). Ces grains sont issus de 50.000 épis. En supposant qu’on puisse passer aisément 140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008173E9">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008173E9">
        <w:t>.</w:t>
      </w:r>
    </w:p>
    <w:p w14:paraId="4E82C51F" w14:textId="77777777" w:rsidR="00146CBD" w:rsidRDefault="00146CBD" w:rsidP="006F62AC"/>
    <w:p w14:paraId="1F6C9148" w14:textId="1E63EB5F" w:rsidR="00BD6733" w:rsidRDefault="00146CBD" w:rsidP="006F62AC">
      <w:r>
        <w:t>Plus la proportion P% est faible, plus l’intensité de sélection est forte</w:t>
      </w:r>
      <w:r w:rsidR="00DF1F01">
        <w:t xml:space="preserve"> (intensité de sélection en unité d’écart-type)</w:t>
      </w:r>
      <w:r>
        <w:t xml:space="preserve">. </w:t>
      </w:r>
      <w:r w:rsidR="00BD6733">
        <w:t xml:space="preserve">On voit donc qu’il semble que l’intensité de sélection possible en sélection sur épi soit bien plus faible que l’intensité de sélection possible en sélection sur grain. </w:t>
      </w:r>
    </w:p>
    <w:p w14:paraId="04BE3CD1" w14:textId="74CAB41C" w:rsidR="00146CBD" w:rsidRDefault="00146CBD" w:rsidP="006F62AC">
      <w:r>
        <w:lastRenderedPageBreak/>
        <w:t>Or l’équation du sélectionneur stipule que</w:t>
      </w:r>
      <w:r w:rsidR="002071FD">
        <w:t> :</w:t>
      </w:r>
    </w:p>
    <w:p w14:paraId="1F77CE90" w14:textId="7F4889E9" w:rsidR="00146CBD" w:rsidRDefault="00146CBD" w:rsidP="006F62AC">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l’écart type phénotypique du trait. </w:t>
      </w:r>
    </w:p>
    <w:p w14:paraId="67443545" w14:textId="77777777" w:rsidR="00BD6733" w:rsidRDefault="00BD6733" w:rsidP="006F62AC"/>
    <w:p w14:paraId="1CDFAF53" w14:textId="4AFBCF80" w:rsidR="00BD6733" w:rsidRDefault="00BD6733" w:rsidP="006F62AC">
      <w:r>
        <w:t xml:space="preserve">On arrive donc au constat suivant : en sélection sur épi, H² est élevé mais i est faible tandis qu’en sélection sur grain H² est faible tandis que i est élevée. </w:t>
      </w:r>
      <w:r w:rsidR="00E653F1">
        <w:t>L’équation du sélectionneur fait apparaître un compromis entre l’héritabilité et l’intensité de sélection lorsque l’on compare la sélection sur grain et la sélection sur épi. Ci-dessous un schéma résumant le raisonnement :</w:t>
      </w:r>
    </w:p>
    <w:p w14:paraId="39543EA3" w14:textId="7DB91965" w:rsidR="00E653F1" w:rsidRDefault="00E653F1" w:rsidP="006F62AC"/>
    <w:p w14:paraId="41103A4B" w14:textId="3154E45B" w:rsidR="00E653F1" w:rsidRPr="00146CBD" w:rsidRDefault="00925195" w:rsidP="006F62AC">
      <w:r>
        <w:rPr>
          <w:noProof/>
        </w:rPr>
        <w:drawing>
          <wp:inline distT="0" distB="0" distL="0" distR="0" wp14:anchorId="20C95505" wp14:editId="14F566A5">
            <wp:extent cx="5760720" cy="5028565"/>
            <wp:effectExtent l="19050" t="19050" r="11430" b="1968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entation_GAIA_clement_bienvenu.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5028565"/>
                    </a:xfrm>
                    <a:prstGeom prst="rect">
                      <a:avLst/>
                    </a:prstGeom>
                    <a:ln>
                      <a:solidFill>
                        <a:schemeClr val="bg2">
                          <a:lumMod val="50000"/>
                        </a:schemeClr>
                      </a:solidFill>
                    </a:ln>
                  </pic:spPr>
                </pic:pic>
              </a:graphicData>
            </a:graphic>
          </wp:inline>
        </w:drawing>
      </w:r>
    </w:p>
    <w:p w14:paraId="16A2CC53" w14:textId="0E9DA7ED" w:rsidR="001E07CB" w:rsidRDefault="001E07CB" w:rsidP="006F62AC"/>
    <w:p w14:paraId="513FDA8E" w14:textId="23254475" w:rsidR="001D4D34" w:rsidRDefault="001D4D34" w:rsidP="006F62AC">
      <w:r>
        <w:t>Durant le stage, nous avons donc tenté de répondre aux questions suivantes :</w:t>
      </w:r>
    </w:p>
    <w:p w14:paraId="67BFF885" w14:textId="2AADAC1B" w:rsidR="001D4D34" w:rsidRDefault="001D4D34" w:rsidP="001D4D34">
      <w:pPr>
        <w:pStyle w:val="Paragraphedeliste"/>
        <w:numPr>
          <w:ilvl w:val="0"/>
          <w:numId w:val="12"/>
        </w:numPr>
      </w:pPr>
      <w:r>
        <w:t>La sélection massale sur la taille du grain est-elle efficace ?</w:t>
      </w:r>
    </w:p>
    <w:p w14:paraId="63B058BB" w14:textId="6D90E2FC" w:rsidR="001D4D34" w:rsidRDefault="001D4D34" w:rsidP="001D4D34">
      <w:pPr>
        <w:pStyle w:val="Paragraphedeliste"/>
        <w:numPr>
          <w:ilvl w:val="0"/>
          <w:numId w:val="12"/>
        </w:numPr>
      </w:pPr>
      <w:r>
        <w:t>Dans quelles conditions est-il préférable de sélectionner sur grain ou sur épi ?</w:t>
      </w:r>
      <w:bookmarkStart w:id="0" w:name="_GoBack"/>
      <w:bookmarkEnd w:id="0"/>
    </w:p>
    <w:p w14:paraId="7E854013" w14:textId="77777777" w:rsidR="001E07CB" w:rsidRDefault="001E07CB" w:rsidP="001E07CB">
      <w:pPr>
        <w:pStyle w:val="Titre1"/>
      </w:pPr>
      <w:r>
        <w:lastRenderedPageBreak/>
        <w:t>Matériel et méthodes</w:t>
      </w:r>
    </w:p>
    <w:p w14:paraId="58F81462" w14:textId="77777777" w:rsidR="001E07CB" w:rsidRPr="001E07CB" w:rsidRDefault="001E07CB" w:rsidP="001E07CB">
      <w:pPr>
        <w:pStyle w:val="Titre2"/>
      </w:pPr>
      <w:r>
        <w:t>Matériel végétal</w:t>
      </w:r>
    </w:p>
    <w:p w14:paraId="4032DAA1" w14:textId="77777777" w:rsidR="001E07CB" w:rsidRPr="001E07CB" w:rsidRDefault="001E07CB" w:rsidP="001E07CB">
      <w:r w:rsidRPr="001E07CB">
        <w:t xml:space="preserve">Le matériel végétal utilisé durant ce stage est la population de blé dur EPO. Cette population a été constituée en 1997 en croisant des accessions de </w:t>
      </w:r>
      <w:r w:rsidRPr="001E07CB">
        <w:rPr>
          <w:i/>
        </w:rPr>
        <w:t>T. turgidum</w:t>
      </w:r>
      <w:r w:rsidRPr="001E07CB">
        <w:t xml:space="preserve"> contemporaines avec des accessions sauvages et primitives de sorte à avoir une base génétique large. Un gène de stérilité mâle ségrège dans la population pour assurer des allofécondations.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seed descent pendant 2 générations. La population ainsi que les lignées qui en sont extraites sont le matériel végétal de ce stage.</w:t>
      </w:r>
    </w:p>
    <w:p w14:paraId="79FA22F5" w14:textId="77777777" w:rsidR="001E07CB" w:rsidRPr="001E07CB" w:rsidRDefault="001E07CB" w:rsidP="001E07CB"/>
    <w:p w14:paraId="0C1C145B" w14:textId="77777777" w:rsidR="001E07CB" w:rsidRPr="001E07CB" w:rsidRDefault="001E07CB" w:rsidP="001E07CB">
      <w:pPr>
        <w:pStyle w:val="Titre2"/>
      </w:pPr>
      <w:r>
        <w:t>Dispositif expérimental</w:t>
      </w:r>
    </w:p>
    <w:p w14:paraId="2C45AA92" w14:textId="77777777" w:rsidR="001E07CB" w:rsidRPr="001E07CB" w:rsidRDefault="001E07CB" w:rsidP="001E07CB">
      <w:r w:rsidRPr="001E07CB">
        <w:t xml:space="preserve">Le dispositif expérimental est en deux partie, une au bâtiment ARCAD (10 rue Arthur Young, 34000, Montpellier, France), et l’autre à Mauguio. A ARCAD, 6 bacs de 1 mètre carré ont été semés avec les 180 lignées EPO. Dans chaque bac, 208 grains ont été semées (13 lignes et 16 colonnes) en répartissant au hasard les génotypes. Pour chaque grain semé, le génotype est connu et un spectre infra rouge (NIRS) du grain a été acquis par un spectromètre </w:t>
      </w:r>
      <w:commentRangeStart w:id="1"/>
      <w:r w:rsidRPr="001E07CB">
        <w:t>ASD</w:t>
      </w:r>
      <w:commentRangeEnd w:id="1"/>
      <w:r w:rsidRPr="001E07CB">
        <w:commentReference w:id="1"/>
      </w:r>
      <w:r w:rsidRPr="001E07CB">
        <w:t>, ainsi que des mesures de morphologie pa</w:t>
      </w:r>
      <w:commentRangeStart w:id="2"/>
      <w:r w:rsidRPr="001E07CB">
        <w:t>r Optomachine</w:t>
      </w:r>
      <w:commentRangeEnd w:id="2"/>
      <w:r w:rsidRPr="001E07CB">
        <w:commentReference w:id="2"/>
      </w:r>
      <w:r w:rsidRPr="001E07CB">
        <w:t>. On connait donc le génotype de chaque plante grâce à sa position dans le bac. Le semis a été fait le 6 janvier 2023. Certains grains n’ont pas germé ou se sont fait manger par des oiseaux. Un deuxième semis a donc eu lieu le 17 février pour combler les trous (toujours en sachant quel génotype a été planté à quel endroit et en ayant un spectre du grain).</w:t>
      </w:r>
    </w:p>
    <w:p w14:paraId="07AD6FC5" w14:textId="77777777" w:rsidR="001E07CB" w:rsidRPr="001E07CB" w:rsidRDefault="001E07CB" w:rsidP="001E07CB">
      <w:commentRangeStart w:id="3"/>
      <w:r w:rsidRPr="001E07CB">
        <w:t>Parmi les 6 bacs, 4 ont aussi reçu de la luzerne en plus du blé : 2 bacs avec la variété Catera, et 2 bacs avec la variété Aria.</w:t>
      </w:r>
      <w:commentRangeEnd w:id="3"/>
      <w:r w:rsidRPr="001E07CB">
        <w:commentReference w:id="3"/>
      </w:r>
    </w:p>
    <w:p w14:paraId="23A58C0B" w14:textId="77777777" w:rsidR="001E07CB" w:rsidRPr="001E07CB" w:rsidRDefault="001E07CB" w:rsidP="001E07CB">
      <w:r w:rsidRPr="001E07CB">
        <w:t>Enfin, chaque bac a reçu 30 unités d’azote, ce qui place le blé dur dans une situation de stress azoté.</w:t>
      </w:r>
    </w:p>
    <w:p w14:paraId="20FA53AC" w14:textId="77777777" w:rsidR="001E07CB" w:rsidRPr="001E07CB" w:rsidRDefault="001E07CB" w:rsidP="001E07CB"/>
    <w:p w14:paraId="3E68A083" w14:textId="77777777" w:rsidR="001E07CB" w:rsidRPr="001E07CB" w:rsidRDefault="001E07CB" w:rsidP="001E07CB">
      <w:r w:rsidRPr="001E07CB">
        <w:t xml:space="preserve">A Mauguio, le blé planté est directement issu de la population EPO et non des 180 lignées extraites. Le semis s’est fait en plein champ dans des micro parcelles de 1.5 m² et une. Avant le semis, les grains ont été tamisés avec des mailles de 34 et 35 mm. Ils ont été séparés entre les "gros" (&gt;35 mm), les "moyens" (34&lt; &lt;35), et les "petits" (&lt; 34 mm). Une partie des grains n’a pas été tamisée et constitue le groupe témoin. </w:t>
      </w:r>
      <w:commentRangeStart w:id="4"/>
      <w:r w:rsidRPr="001E07CB">
        <w:t>Il y a au total 12 micro parcelles dans lesquelles 3 répétitions de chaque traitement ont été placées au hasard.</w:t>
      </w:r>
      <w:commentRangeEnd w:id="4"/>
      <w:r w:rsidRPr="001E07CB">
        <w:commentReference w:id="4"/>
      </w:r>
    </w:p>
    <w:p w14:paraId="4EE28FD0" w14:textId="77777777" w:rsidR="001E07CB" w:rsidRPr="001E07CB" w:rsidRDefault="001E07CB" w:rsidP="001E07CB"/>
    <w:p w14:paraId="64B410AD" w14:textId="77777777" w:rsidR="001E07CB" w:rsidRPr="001E07CB" w:rsidRDefault="001E07CB" w:rsidP="001E07CB">
      <w:pPr>
        <w:pStyle w:val="Titre2"/>
      </w:pPr>
      <w:r>
        <w:lastRenderedPageBreak/>
        <w:t>Phénotypage</w:t>
      </w:r>
    </w:p>
    <w:p w14:paraId="6AF0AF30" w14:textId="77777777" w:rsidR="001E07CB" w:rsidRPr="001E07CB" w:rsidRDefault="001E07CB" w:rsidP="001E07CB">
      <w:r w:rsidRPr="001E07CB">
        <w:t xml:space="preserve">Pour chaque plante dans les bacs et pour 30 plantes prises au hasard dans les micro parcelles, les mesures suivantes ont été réalisées : </w:t>
      </w:r>
    </w:p>
    <w:p w14:paraId="2E7DA552" w14:textId="77777777" w:rsidR="001E07CB" w:rsidRPr="001E07CB" w:rsidRDefault="001E07CB" w:rsidP="001E07CB">
      <w:pPr>
        <w:numPr>
          <w:ilvl w:val="0"/>
          <w:numId w:val="8"/>
        </w:numPr>
      </w:pPr>
      <w:r w:rsidRPr="001E07CB">
        <w:t>Longueur du brin maître entre la base de la tige et la pointe de l’épi</w:t>
      </w:r>
    </w:p>
    <w:p w14:paraId="253C0F63" w14:textId="77777777" w:rsidR="001E07CB" w:rsidRPr="001E07CB" w:rsidRDefault="001E07CB" w:rsidP="001E07CB">
      <w:pPr>
        <w:numPr>
          <w:ilvl w:val="0"/>
          <w:numId w:val="8"/>
        </w:numPr>
      </w:pPr>
      <w:r w:rsidRPr="001E07CB">
        <w:t>Nombre d’épi par plante</w:t>
      </w:r>
    </w:p>
    <w:p w14:paraId="0C26FF37" w14:textId="77777777" w:rsidR="001E07CB" w:rsidRPr="001E07CB" w:rsidRDefault="001E07CB" w:rsidP="001E07CB">
      <w:pPr>
        <w:numPr>
          <w:ilvl w:val="0"/>
          <w:numId w:val="8"/>
        </w:numPr>
      </w:pPr>
      <w:r w:rsidRPr="001E07CB">
        <w:t>Nombre de grains par épi</w:t>
      </w:r>
    </w:p>
    <w:p w14:paraId="4F19A7F0" w14:textId="77777777" w:rsidR="001E07CB" w:rsidRPr="001E07CB" w:rsidRDefault="001E07CB" w:rsidP="001E07CB">
      <w:pPr>
        <w:numPr>
          <w:ilvl w:val="0"/>
          <w:numId w:val="8"/>
        </w:numPr>
      </w:pPr>
      <w:r w:rsidRPr="001E07CB">
        <w:t>PMG</w:t>
      </w:r>
    </w:p>
    <w:p w14:paraId="264C7C8E" w14:textId="77777777" w:rsidR="001E07CB" w:rsidRPr="001E07CB" w:rsidRDefault="001E07CB" w:rsidP="001E07CB">
      <w:pPr>
        <w:numPr>
          <w:ilvl w:val="0"/>
          <w:numId w:val="8"/>
        </w:numPr>
      </w:pPr>
      <w:r w:rsidRPr="001E07CB">
        <w:t>Taux de protéines moyen dans les grains de l’épi (par NIRS des grains)</w:t>
      </w:r>
    </w:p>
    <w:p w14:paraId="5F53094F" w14:textId="77777777" w:rsidR="001E07CB" w:rsidRPr="001E07CB" w:rsidRDefault="001E07CB" w:rsidP="001E07CB"/>
    <w:p w14:paraId="0F98FE9C" w14:textId="77777777" w:rsidR="001E07CB" w:rsidRPr="001E07CB" w:rsidRDefault="001E07CB" w:rsidP="001E07CB">
      <w:r w:rsidRPr="001E07CB">
        <w:t>De plus, les mesures suivantes ont été réalisées dans les bacs seulement :</w:t>
      </w:r>
    </w:p>
    <w:p w14:paraId="7B6C5127" w14:textId="77777777" w:rsidR="001E07CB" w:rsidRPr="001E07CB" w:rsidRDefault="001E07CB" w:rsidP="001E07CB">
      <w:pPr>
        <w:numPr>
          <w:ilvl w:val="0"/>
          <w:numId w:val="9"/>
        </w:numPr>
      </w:pPr>
      <w:r w:rsidRPr="001E07CB">
        <w:t>Date d’épiaison</w:t>
      </w:r>
    </w:p>
    <w:p w14:paraId="05724500" w14:textId="77777777" w:rsidR="001E07CB" w:rsidRPr="001E07CB" w:rsidRDefault="001E07CB" w:rsidP="001E07CB">
      <w:pPr>
        <w:numPr>
          <w:ilvl w:val="0"/>
          <w:numId w:val="9"/>
        </w:numPr>
      </w:pPr>
      <w:r w:rsidRPr="001E07CB">
        <w:t>Taux de protéines dans la feuille drapeau à la floraison</w:t>
      </w:r>
    </w:p>
    <w:p w14:paraId="0BCDBFFC" w14:textId="77777777" w:rsidR="001E07CB" w:rsidRPr="001E07CB" w:rsidRDefault="001E07CB" w:rsidP="001E07CB"/>
    <w:p w14:paraId="6F4AD5C0" w14:textId="77777777" w:rsidR="001E07CB" w:rsidRPr="001E07CB" w:rsidRDefault="001E07CB" w:rsidP="001E07CB">
      <w:commentRangeStart w:id="5"/>
      <w:r w:rsidRPr="001E07CB">
        <w:t>Les spectres des grains ont été acquis avec un spectromètre Perkin-Elmer</w:t>
      </w:r>
      <w:commentRangeEnd w:id="5"/>
      <w:r w:rsidRPr="001E07CB">
        <w:commentReference w:id="5"/>
      </w:r>
      <w:r w:rsidRPr="001E07CB">
        <w:t xml:space="preserve"> et les spectres des feuilles par ASD.</w:t>
      </w:r>
    </w:p>
    <w:p w14:paraId="24F7113A" w14:textId="77777777" w:rsidR="001E07CB" w:rsidRPr="001E07CB" w:rsidRDefault="001E07CB" w:rsidP="001E07CB"/>
    <w:p w14:paraId="355C95E5" w14:textId="77777777" w:rsidR="001E07CB" w:rsidRDefault="001E07CB" w:rsidP="001E07CB">
      <w:commentRangeStart w:id="6"/>
      <w:r w:rsidRPr="001E07CB">
        <w:t>De plus, les grains des épis récoltés dans les micro parcelles témoin ont été mesurés par Optomachine pour avoir des données sur les grains individuels.</w:t>
      </w:r>
      <w:commentRangeEnd w:id="6"/>
      <w:r w:rsidRPr="001E07CB">
        <w:commentReference w:id="6"/>
      </w:r>
    </w:p>
    <w:p w14:paraId="3BEF3208" w14:textId="77777777" w:rsidR="001E07CB" w:rsidRPr="001E07CB" w:rsidRDefault="001E07CB" w:rsidP="001E07CB"/>
    <w:p w14:paraId="625F2D74" w14:textId="77777777" w:rsidR="001E07CB" w:rsidRPr="001E07CB" w:rsidRDefault="001E07CB" w:rsidP="001E07CB">
      <w:pPr>
        <w:pStyle w:val="Titre2"/>
      </w:pPr>
      <w:r>
        <w:t>Analyses</w:t>
      </w:r>
    </w:p>
    <w:p w14:paraId="785F9F18" w14:textId="77777777" w:rsidR="001E07CB" w:rsidRPr="001E07CB" w:rsidRDefault="001E07CB" w:rsidP="001E07CB">
      <w:pPr>
        <w:pStyle w:val="Titre3"/>
      </w:pPr>
      <w:r w:rsidRPr="001E07CB">
        <w:t>Effet de la sélection sur la taille et le taux de protéines du grain</w:t>
      </w:r>
    </w:p>
    <w:p w14:paraId="07674166" w14:textId="77777777" w:rsidR="001E07CB" w:rsidRPr="001E07CB" w:rsidRDefault="001E07CB" w:rsidP="001E07CB">
      <w:r w:rsidRPr="001E07CB">
        <w:t xml:space="preserve">Avec les données des bacs, l’effet de la sélection sur ces caractères a été simulée comme suit. Différents seuils de troncation sur la taille du grain ou sur le taux de protéine ont été fixés. Pour chaque seuil, les données pour lesquels le grain planté était sous le seuil de troncation ont été retirées. Il restait alors pour chaque seuil un jeu de données constitué uniquement des plantes qui auraient été sélectionnées si la sélection avait vraiment eu lieu. Ces données ont été considérées comme des approximation de ce qu’auraient été les populations sélectionnées. Nous avons fait l’hypothèses que les plantes se comportent de la même façon dans la population complète et dans une population sélectionnée. </w:t>
      </w:r>
    </w:p>
    <w:p w14:paraId="1F44AC44" w14:textId="77777777" w:rsidR="001E07CB" w:rsidRPr="001E07CB" w:rsidRDefault="001E07CB" w:rsidP="001E07CB"/>
    <w:p w14:paraId="289167C0" w14:textId="77777777" w:rsidR="001E07CB" w:rsidRPr="001E07CB" w:rsidRDefault="001E07CB" w:rsidP="001E07CB">
      <w:commentRangeStart w:id="7"/>
      <w:r w:rsidRPr="001E07CB">
        <w:t>Les progrès simulés ont été calculés en comparant la moyenne de la population complète mesurée dans les bacs</w:t>
      </w:r>
      <w:commentRangeEnd w:id="7"/>
      <w:r w:rsidRPr="001E07CB">
        <w:commentReference w:id="7"/>
      </w:r>
      <w:r w:rsidRPr="001E07CB">
        <w:t xml:space="preserve">, et les moyennes des populations sélectionnées </w:t>
      </w:r>
      <w:r w:rsidRPr="001E07CB">
        <w:rPr>
          <w:i/>
        </w:rPr>
        <w:t>in silico</w:t>
      </w:r>
      <w:r w:rsidRPr="001E07CB">
        <w:t xml:space="preserve">. Les moyennes, variances et variances génétiques pour les différents traits mesurés ont aussi été comparées entre la population non sélectionnée et les populations sélectionnées </w:t>
      </w:r>
      <w:r w:rsidRPr="001E07CB">
        <w:rPr>
          <w:i/>
        </w:rPr>
        <w:t>in silico</w:t>
      </w:r>
      <w:r w:rsidRPr="001E07CB">
        <w:t xml:space="preserve">. </w:t>
      </w:r>
      <w:commentRangeStart w:id="8"/>
      <w:r w:rsidRPr="001E07CB">
        <w:t xml:space="preserve">Enfin, l’héritabilité de chaque trait a été calculée en estimant </w:t>
      </w:r>
      <w:r w:rsidRPr="001E07CB">
        <w:lastRenderedPageBreak/>
        <w:t xml:space="preserve">les variances génétiques et environnementales avec le modèle mixte suivant, implémenté sous R avec la fonction lmer du package lme4 </w:t>
      </w:r>
      <w:r w:rsidRPr="001E07CB">
        <w:fldChar w:fldCharType="begin"/>
      </w:r>
      <w:r w:rsidRPr="001E07CB">
        <w:instrText xml:space="preserve"> ADDIN ZOTERO_ITEM CSL_CITATION {"citationID":"eG4TjH6M","properties":{"formattedCitation":"(Bates et al., 2015)","plainCitation":"(Bates et al., 2015)","noteIndex":0},"citationItems":[{"id":4700,"uris":["http://zotero.org/groups/4992050/items/T3WTGU3X"],"itemData":{"id":470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1E07CB">
        <w:fldChar w:fldCharType="separate"/>
      </w:r>
      <w:r w:rsidRPr="001E07CB">
        <w:t>(Bates et al., 2015)</w:t>
      </w:r>
      <w:r w:rsidRPr="001E07CB">
        <w:fldChar w:fldCharType="end"/>
      </w:r>
      <w:r w:rsidRPr="001E07CB">
        <w:t>. Les BLUPs pour chaque génotype ont aussi été extraits de ce modèle :</w:t>
      </w:r>
    </w:p>
    <w:p w14:paraId="6D45E952" w14:textId="77777777" w:rsidR="001E07CB" w:rsidRPr="001E07CB" w:rsidRDefault="001E07CB" w:rsidP="001E07CB"/>
    <w:p w14:paraId="2E14CDF3" w14:textId="77777777" w:rsidR="001E07CB" w:rsidRPr="001E07CB" w:rsidRDefault="00D45711" w:rsidP="001E07CB">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6F2DB120" w14:textId="77777777" w:rsidR="001E07CB" w:rsidRPr="001E07CB" w:rsidRDefault="001E07CB" w:rsidP="001E07CB">
      <w:r w:rsidRPr="001E07CB">
        <w:t>Avec :</w:t>
      </w:r>
    </w:p>
    <w:p w14:paraId="46F10E43" w14:textId="77777777" w:rsidR="001E07CB" w:rsidRPr="001E07CB" w:rsidRDefault="00D45711" w:rsidP="001E07CB">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1E07CB" w:rsidRPr="001E07CB">
        <w:t xml:space="preserve"> le phénotype de la plante k de génotype j dans le bac i à la date de semis k</w:t>
      </w:r>
    </w:p>
    <w:p w14:paraId="28BD0113" w14:textId="77777777" w:rsidR="001E07CB" w:rsidRPr="001E07CB" w:rsidRDefault="001E07CB" w:rsidP="001E07CB">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rsidRPr="001E07CB">
        <w:t xml:space="preserve"> l’effet fixe du bac i, effet qualitatif à 6 niveaux</w:t>
      </w:r>
    </w:p>
    <w:p w14:paraId="75DEFC7B" w14:textId="77777777" w:rsidR="001E07CB" w:rsidRPr="001E07CB" w:rsidRDefault="00D45711" w:rsidP="001E07CB">
      <m:oMath>
        <m:sSub>
          <m:sSubPr>
            <m:ctrlPr>
              <w:rPr>
                <w:rFonts w:ascii="Cambria Math" w:hAnsi="Cambria Math"/>
                <w:i/>
              </w:rPr>
            </m:ctrlPr>
          </m:sSubPr>
          <m:e>
            <m:r>
              <w:rPr>
                <w:rFonts w:ascii="Cambria Math" w:hAnsi="Cambria Math"/>
              </w:rPr>
              <m:t>G</m:t>
            </m:r>
          </m:e>
          <m:sub>
            <m:r>
              <w:rPr>
                <w:rFonts w:ascii="Cambria Math" w:hAnsi="Cambria Math"/>
              </w:rPr>
              <m:t>j</m:t>
            </m:r>
          </m:sub>
        </m:sSub>
      </m:oMath>
      <w:r w:rsidR="001E07CB" w:rsidRPr="001E07CB">
        <w:t xml:space="preserve"> l’effet aléatoire du génotype j tel que </w:t>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g</m:t>
                </m:r>
              </m:sub>
            </m:sSub>
          </m:e>
        </m:d>
        <m:r>
          <w:rPr>
            <w:rFonts w:ascii="Cambria Math" w:hAnsi="Cambria Math"/>
          </w:rPr>
          <m:t xml:space="preserve">  iid</m:t>
        </m:r>
      </m:oMath>
      <w:r w:rsidR="001E07CB" w:rsidRPr="001E07CB">
        <w:t xml:space="preserve"> où σ</w:t>
      </w:r>
      <w:r w:rsidR="001E07CB" w:rsidRPr="001E07CB">
        <w:rPr>
          <w:vertAlign w:val="subscript"/>
        </w:rPr>
        <w:t>g</w:t>
      </w:r>
      <w:r w:rsidR="001E07CB" w:rsidRPr="001E07CB">
        <w:t xml:space="preserve"> est la variance génétique</w:t>
      </w:r>
    </w:p>
    <w:p w14:paraId="0688FEF0" w14:textId="77777777" w:rsidR="001E07CB" w:rsidRPr="001E07CB" w:rsidRDefault="00D45711" w:rsidP="001E07CB">
      <m:oMath>
        <m:sSub>
          <m:sSubPr>
            <m:ctrlPr>
              <w:rPr>
                <w:rFonts w:ascii="Cambria Math" w:hAnsi="Cambria Math"/>
                <w:i/>
              </w:rPr>
            </m:ctrlPr>
          </m:sSubPr>
          <m:e>
            <m:r>
              <w:rPr>
                <w:rFonts w:ascii="Cambria Math" w:hAnsi="Cambria Math"/>
              </w:rPr>
              <m:t>S</m:t>
            </m:r>
          </m:e>
          <m:sub>
            <m:r>
              <w:rPr>
                <w:rFonts w:ascii="Cambria Math" w:hAnsi="Cambria Math"/>
              </w:rPr>
              <m:t>k</m:t>
            </m:r>
          </m:sub>
        </m:sSub>
      </m:oMath>
      <w:r w:rsidR="001E07CB" w:rsidRPr="001E07CB">
        <w:t xml:space="preserve"> l’effet fixe de la date de semis k, effet qualitatif à deux niveaux</w:t>
      </w:r>
    </w:p>
    <w:p w14:paraId="50A8E13A" w14:textId="77777777" w:rsidR="001E07CB" w:rsidRPr="001E07CB" w:rsidRDefault="00D45711" w:rsidP="001E07CB">
      <m:oMath>
        <m:sSub>
          <m:sSubPr>
            <m:ctrlPr>
              <w:rPr>
                <w:rFonts w:ascii="Cambria Math" w:hAnsi="Cambria Math"/>
                <w:i/>
              </w:rPr>
            </m:ctrlPr>
          </m:sSubPr>
          <m:e>
            <m:r>
              <w:rPr>
                <w:rFonts w:ascii="Cambria Math" w:hAnsi="Cambria Math"/>
              </w:rPr>
              <m:t>ε</m:t>
            </m:r>
          </m:e>
          <m:sub>
            <m:r>
              <w:rPr>
                <w:rFonts w:ascii="Cambria Math" w:hAnsi="Cambria Math"/>
              </w:rPr>
              <m:t>ijkl</m:t>
            </m:r>
          </m:sub>
        </m:sSub>
      </m:oMath>
      <w:r w:rsidR="001E07CB"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e</m:t>
                </m:r>
              </m:sub>
            </m:sSub>
          </m:e>
        </m:d>
        <m:r>
          <w:rPr>
            <w:rFonts w:ascii="Cambria Math" w:hAnsi="Cambria Math"/>
          </w:rPr>
          <m:t xml:space="preserve">  iid</m:t>
        </m:r>
      </m:oMath>
      <w:r w:rsidR="001E07CB" w:rsidRPr="001E07CB">
        <w:t xml:space="preserve"> où σ</w:t>
      </w:r>
      <w:r w:rsidR="001E07CB" w:rsidRPr="001E07CB">
        <w:rPr>
          <w:vertAlign w:val="subscript"/>
        </w:rPr>
        <w:t>e</w:t>
      </w:r>
      <w:r w:rsidR="001E07CB" w:rsidRPr="001E07CB">
        <w:t xml:space="preserve"> est la variance environnementale</w:t>
      </w:r>
      <w:commentRangeEnd w:id="8"/>
      <w:r w:rsidR="001E07CB" w:rsidRPr="001E07CB">
        <w:commentReference w:id="8"/>
      </w:r>
    </w:p>
    <w:p w14:paraId="79D55611" w14:textId="77777777" w:rsidR="001E07CB" w:rsidRPr="001E07CB" w:rsidRDefault="001E07CB" w:rsidP="001E07CB"/>
    <w:p w14:paraId="0853CEE1" w14:textId="77777777" w:rsidR="001E07CB" w:rsidRPr="001E07CB" w:rsidRDefault="001E07CB" w:rsidP="001E07CB">
      <w:r w:rsidRPr="001E07CB">
        <w:t>Avec les données du champ, les caractéristiques des différentes populations sélectionnées ont été mesurées directement et ont été comparées avec la population non sélectionnée. Le progrès a donc directement été estimé par le modèle suivant :</w:t>
      </w:r>
    </w:p>
    <w:p w14:paraId="1234353B" w14:textId="77777777" w:rsidR="001E07CB" w:rsidRPr="001E07CB" w:rsidRDefault="001E07CB" w:rsidP="001E07CB"/>
    <w:p w14:paraId="77EAC157" w14:textId="77777777" w:rsidR="001E07CB" w:rsidRPr="001E07CB" w:rsidRDefault="00D45711" w:rsidP="001E07CB">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04082D8E" w14:textId="77777777" w:rsidR="001E07CB" w:rsidRPr="001E07CB" w:rsidRDefault="001E07CB" w:rsidP="001E07CB"/>
    <w:p w14:paraId="48C8594E" w14:textId="77777777" w:rsidR="001E07CB" w:rsidRPr="001E07CB" w:rsidRDefault="001E07CB" w:rsidP="001E07CB">
      <w:r w:rsidRPr="001E07CB">
        <w:t>Avec :</w:t>
      </w:r>
    </w:p>
    <w:p w14:paraId="4916F26E" w14:textId="77777777" w:rsidR="001E07CB" w:rsidRPr="001E07CB" w:rsidRDefault="00D45711" w:rsidP="001E07CB">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1E07CB" w:rsidRPr="001E07CB">
        <w:t xml:space="preserve"> le phénotype de la plante k dans le groupe sélectionné i dans la micro parcelle j</w:t>
      </w:r>
    </w:p>
    <w:p w14:paraId="105F51C9" w14:textId="77777777" w:rsidR="001E07CB" w:rsidRPr="001E07CB" w:rsidRDefault="00D45711" w:rsidP="001E07CB">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1E07CB" w:rsidRPr="001E07CB">
        <w:t xml:space="preserve"> l’effet de la sélection, effet qualitatif prenant 4 valeurs : "gros", "moyen", "petit", "témoin"</w:t>
      </w:r>
    </w:p>
    <w:p w14:paraId="33D14E1B" w14:textId="77777777" w:rsidR="001E07CB" w:rsidRPr="001E07CB" w:rsidRDefault="00D45711" w:rsidP="001E07CB">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1E07CB" w:rsidRPr="001E07CB">
        <w:t xml:space="preserve"> l’effet de la micro parcelle j</w:t>
      </w:r>
    </w:p>
    <w:p w14:paraId="7FAE4396" w14:textId="77777777" w:rsidR="001E07CB" w:rsidRPr="001E07CB" w:rsidRDefault="00D45711" w:rsidP="001E07CB">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1E07CB"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5B63D344" w14:textId="77777777" w:rsidR="001E07CB" w:rsidRPr="001E07CB" w:rsidRDefault="001E07CB" w:rsidP="001E07CB"/>
    <w:p w14:paraId="1FACC89F" w14:textId="77777777" w:rsidR="001E07CB" w:rsidRPr="001E07CB" w:rsidRDefault="001E07CB" w:rsidP="001E07CB">
      <w:r w:rsidRPr="001E07CB">
        <w:t xml:space="preserve">Dans ce modèle, on estime le progrès grâce aux valeurs 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en choisissant la modalité "témoin" comme référence. </w:t>
      </w:r>
      <w:commentRangeStart w:id="9"/>
      <w:r w:rsidRPr="001E07CB">
        <w:t xml:space="preserve">Les moyennes et variances de tous les autres traits mesurés ont aussi été comparées. </w:t>
      </w:r>
      <w:commentRangeEnd w:id="9"/>
      <w:r w:rsidRPr="001E07CB">
        <w:commentReference w:id="9"/>
      </w:r>
      <w:r w:rsidRPr="001E07CB">
        <w:t xml:space="preserve">L’héritabilité réalisée a été calculée pour ce dispositif en divisant le progrès mesuré par le différentiel de sélection. Le différentiel de sélection a été calculé grâce aux formules suivantes qui permettent de calculer la moyenne d’une distribution normale tronquée </w:t>
      </w:r>
      <w:r w:rsidRPr="001E07CB">
        <w:fldChar w:fldCharType="begin"/>
      </w:r>
      <w:r w:rsidRPr="001E07CB">
        <w:instrText xml:space="preserve"> ADDIN ZOTERO_ITEM CSL_CITATION {"citationID":"9nqImgrE","properties":{"formattedCitation":"(\\uc0\\u8220{}Truncated normal distribution,\\uc0\\u8221{} 2023)","plainCitation":"(“Truncated normal distribution,” 2023)","noteIndex":0},"citationItems":[{"id":4677,"uris":["http://zotero.org/groups/4992050/items/FGMN8C3Y"],"itemData":{"id":4677,"type":"webpage","abstract":"In probability and statistics, the truncated normal distribution is the probability distribution derived from that of a normally distributed random variable by bounding the random variable from either below or above (or both). The truncated normal distribution has wide applications in statistics and econometrics.","container-title":"Wikipedia","language":"en","license":"Creative Commons Attribution-ShareAlike License","note":"Page Version ID: 1152823526","title":"Truncated normal distribution","URL":"https://en.wikipedia.org/w/index.php?title=Truncated_normal_distribution&amp;oldid=1152823526#cite_note-5","accessed":{"date-parts":[["2023",6,9]]},"issued":{"date-parts":[["2023",5,2]]}}}],"schema":"https://github.com/citation-style-language/schema/raw/master/csl-citation.json"} </w:instrText>
      </w:r>
      <w:r w:rsidRPr="001E07CB">
        <w:fldChar w:fldCharType="separate"/>
      </w:r>
      <w:r w:rsidRPr="001E07CB">
        <w:t>(“Truncated normal distribution,” 2023)</w:t>
      </w:r>
      <w:r w:rsidRPr="001E07CB">
        <w:fldChar w:fldCharType="end"/>
      </w:r>
      <w:r w:rsidRPr="001E07CB">
        <w:t xml:space="preserve"> :</w:t>
      </w:r>
    </w:p>
    <w:p w14:paraId="42994B56" w14:textId="77777777" w:rsidR="001E07CB" w:rsidRPr="001E07CB" w:rsidRDefault="001E07CB" w:rsidP="001E07CB"/>
    <w:p w14:paraId="0DEBF857" w14:textId="77777777" w:rsidR="001E07CB" w:rsidRPr="001E07CB" w:rsidRDefault="00D45711" w:rsidP="001E07CB">
      <m:oMathPara>
        <m:oMathParaPr>
          <m:jc m:val="left"/>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 xml:space="preserve"> µ</m:t>
                  </m:r>
                </m:e>
                <m:sub>
                  <m:r>
                    <w:rPr>
                      <w:rFonts w:ascii="Cambria Math" w:hAnsi="Cambria Math"/>
                    </w:rPr>
                    <m:t>gros</m:t>
                  </m:r>
                </m:sub>
              </m:sSub>
              <m:r>
                <w:rPr>
                  <w:rFonts w:ascii="Cambria Math" w:hAnsi="Cambria Math"/>
                </w:rPr>
                <m:t xml:space="preserve">= </m:t>
              </m:r>
              <m:acc>
                <m:accPr>
                  <m:chr m:val="̅"/>
                  <m:ctrlPr>
                    <w:rPr>
                      <w:rFonts w:ascii="Cambria Math" w:hAnsi="Cambria Math"/>
                      <w:i/>
                    </w:rPr>
                  </m:ctrlPr>
                </m:accPr>
                <m:e>
                  <m:r>
                    <w:rPr>
                      <w:rFonts w:ascii="Cambria Math" w:hAnsi="Cambria Math"/>
                    </w:rPr>
                    <m:t>µ</m:t>
                  </m:r>
                </m:e>
              </m:acc>
              <m:r>
                <w:rPr>
                  <w:rFonts w:ascii="Cambria Math" w:hAnsi="Cambria Math"/>
                </w:rPr>
                <m:t xml:space="preserve">+ </m:t>
              </m:r>
              <m:acc>
                <m:accPr>
                  <m:chr m:val="̅"/>
                  <m:ctrlPr>
                    <w:rPr>
                      <w:rFonts w:ascii="Cambria Math" w:hAnsi="Cambria Math"/>
                      <w:i/>
                    </w:rPr>
                  </m:ctrlPr>
                </m:accPr>
                <m:e>
                  <m:r>
                    <w:rPr>
                      <w:rFonts w:ascii="Cambria Math" w:hAnsi="Cambria Math"/>
                    </w:rPr>
                    <m:t>σ</m:t>
                  </m:r>
                </m:e>
              </m:acc>
              <m:r>
                <w:rPr>
                  <w:rFonts w:ascii="Cambria Math" w:hAnsi="Cambria Math"/>
                </w:rPr>
                <m:t xml:space="preserve"> . </m:t>
              </m:r>
              <m:f>
                <m:fPr>
                  <m:ctrlPr>
                    <w:rPr>
                      <w:rFonts w:ascii="Cambria Math" w:hAnsi="Cambria Math"/>
                      <w:i/>
                    </w:rPr>
                  </m:ctrlPr>
                </m:fPr>
                <m:num>
                  <m:r>
                    <w:rPr>
                      <w:rFonts w:ascii="Cambria Math" w:hAnsi="Cambria Math"/>
                    </w:rPr>
                    <m:t>φ</m:t>
                  </m:r>
                  <m:d>
                    <m:dPr>
                      <m:ctrlPr>
                        <w:rPr>
                          <w:rFonts w:ascii="Cambria Math" w:hAnsi="Cambria Math"/>
                          <w:i/>
                        </w:rPr>
                      </m:ctrlPr>
                    </m:dPr>
                    <m:e>
                      <m:r>
                        <w:rPr>
                          <w:rFonts w:ascii="Cambria Math" w:hAnsi="Cambria Math"/>
                        </w:rPr>
                        <m:t>0,1;α</m:t>
                      </m:r>
                    </m:e>
                  </m:d>
                </m:num>
                <m:den>
                  <m:r>
                    <w:rPr>
                      <w:rFonts w:ascii="Cambria Math" w:hAnsi="Cambria Math"/>
                    </w:rPr>
                    <m:t>1 - ϕ</m:t>
                  </m:r>
                  <m:d>
                    <m:dPr>
                      <m:ctrlPr>
                        <w:rPr>
                          <w:rFonts w:ascii="Cambria Math" w:hAnsi="Cambria Math"/>
                          <w:i/>
                        </w:rPr>
                      </m:ctrlPr>
                    </m:dPr>
                    <m:e>
                      <m:r>
                        <w:rPr>
                          <w:rFonts w:ascii="Cambria Math" w:hAnsi="Cambria Math"/>
                        </w:rPr>
                        <m:t>0,1;α</m:t>
                      </m:r>
                    </m:e>
                  </m:d>
                </m:den>
              </m:f>
              <m:r>
                <w:rPr>
                  <w:rFonts w:ascii="Cambria Math" w:hAnsi="Cambria Math"/>
                </w:rPr>
                <m:t xml:space="preserve"> #</m:t>
              </m:r>
              <m:d>
                <m:dPr>
                  <m:ctrlPr>
                    <w:rPr>
                      <w:rFonts w:ascii="Cambria Math" w:hAnsi="Cambria Math"/>
                      <w:i/>
                    </w:rPr>
                  </m:ctrlPr>
                </m:dPr>
                <m:e>
                  <m:r>
                    <w:rPr>
                      <w:rFonts w:ascii="Cambria Math" w:hAnsi="Cambria Math"/>
                    </w:rPr>
                    <m:t>3.1</m:t>
                  </m:r>
                </m:e>
              </m:d>
            </m:e>
          </m:eqArr>
        </m:oMath>
      </m:oMathPara>
    </w:p>
    <w:p w14:paraId="30A2C9C5" w14:textId="77777777" w:rsidR="001E07CB" w:rsidRPr="001E07CB" w:rsidRDefault="001E07CB" w:rsidP="001E07CB"/>
    <w:p w14:paraId="70234BD4" w14:textId="77777777" w:rsidR="001E07CB" w:rsidRPr="001E07CB" w:rsidRDefault="00D45711" w:rsidP="001E07CB">
      <m:oMathPara>
        <m:oMathParaPr>
          <m:jc m:val="left"/>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 xml:space="preserve"> µ</m:t>
                  </m:r>
                </m:e>
                <m:sub>
                  <m:r>
                    <w:rPr>
                      <w:rFonts w:ascii="Cambria Math" w:hAnsi="Cambria Math"/>
                    </w:rPr>
                    <m:t>moyen</m:t>
                  </m:r>
                </m:sub>
              </m:sSub>
              <m:r>
                <w:rPr>
                  <w:rFonts w:ascii="Cambria Math" w:hAnsi="Cambria Math"/>
                </w:rPr>
                <m:t xml:space="preserve">= </m:t>
              </m:r>
              <m:acc>
                <m:accPr>
                  <m:chr m:val="̅"/>
                  <m:ctrlPr>
                    <w:rPr>
                      <w:rFonts w:ascii="Cambria Math" w:hAnsi="Cambria Math"/>
                      <w:i/>
                    </w:rPr>
                  </m:ctrlPr>
                </m:accPr>
                <m:e>
                  <m:r>
                    <w:rPr>
                      <w:rFonts w:ascii="Cambria Math" w:hAnsi="Cambria Math"/>
                    </w:rPr>
                    <m:t>µ</m:t>
                  </m:r>
                </m:e>
              </m:acc>
              <m:r>
                <w:rPr>
                  <w:rFonts w:ascii="Cambria Math" w:hAnsi="Cambria Math"/>
                </w:rPr>
                <m:t xml:space="preserve">- </m:t>
              </m:r>
              <m:acc>
                <m:accPr>
                  <m:chr m:val="̅"/>
                  <m:ctrlPr>
                    <w:rPr>
                      <w:rFonts w:ascii="Cambria Math" w:hAnsi="Cambria Math"/>
                      <w:i/>
                    </w:rPr>
                  </m:ctrlPr>
                </m:accPr>
                <m:e>
                  <m:r>
                    <w:rPr>
                      <w:rFonts w:ascii="Cambria Math" w:hAnsi="Cambria Math"/>
                    </w:rPr>
                    <m:t>σ</m:t>
                  </m:r>
                </m:e>
              </m:acc>
              <m:r>
                <w:rPr>
                  <w:rFonts w:ascii="Cambria Math" w:hAnsi="Cambria Math"/>
                </w:rPr>
                <m:t xml:space="preserve"> . </m:t>
              </m:r>
              <m:f>
                <m:fPr>
                  <m:ctrlPr>
                    <w:rPr>
                      <w:rFonts w:ascii="Cambria Math" w:hAnsi="Cambria Math"/>
                      <w:i/>
                    </w:rPr>
                  </m:ctrlPr>
                </m:fPr>
                <m:num>
                  <m:r>
                    <w:rPr>
                      <w:rFonts w:ascii="Cambria Math" w:hAnsi="Cambria Math"/>
                    </w:rPr>
                    <m:t>φ</m:t>
                  </m:r>
                  <m:d>
                    <m:dPr>
                      <m:ctrlPr>
                        <w:rPr>
                          <w:rFonts w:ascii="Cambria Math" w:hAnsi="Cambria Math"/>
                          <w:i/>
                        </w:rPr>
                      </m:ctrlPr>
                    </m:dPr>
                    <m:e>
                      <m:r>
                        <w:rPr>
                          <w:rFonts w:ascii="Cambria Math" w:hAnsi="Cambria Math"/>
                        </w:rPr>
                        <m:t>0,1;β</m:t>
                      </m:r>
                    </m:e>
                  </m:d>
                  <m:r>
                    <w:rPr>
                      <w:rFonts w:ascii="Cambria Math" w:hAnsi="Cambria Math"/>
                    </w:rPr>
                    <m:t xml:space="preserve"> - φ</m:t>
                  </m:r>
                  <m:d>
                    <m:dPr>
                      <m:ctrlPr>
                        <w:rPr>
                          <w:rFonts w:ascii="Cambria Math" w:hAnsi="Cambria Math"/>
                          <w:i/>
                        </w:rPr>
                      </m:ctrlPr>
                    </m:dPr>
                    <m:e>
                      <m:r>
                        <w:rPr>
                          <w:rFonts w:ascii="Cambria Math" w:hAnsi="Cambria Math"/>
                        </w:rPr>
                        <m:t>0,1;α</m:t>
                      </m:r>
                    </m:e>
                  </m:d>
                </m:num>
                <m:den>
                  <m:r>
                    <w:rPr>
                      <w:rFonts w:ascii="Cambria Math" w:hAnsi="Cambria Math"/>
                    </w:rPr>
                    <m:t>ϕ</m:t>
                  </m:r>
                  <m:d>
                    <m:dPr>
                      <m:ctrlPr>
                        <w:rPr>
                          <w:rFonts w:ascii="Cambria Math" w:hAnsi="Cambria Math"/>
                          <w:i/>
                        </w:rPr>
                      </m:ctrlPr>
                    </m:dPr>
                    <m:e>
                      <m:r>
                        <w:rPr>
                          <w:rFonts w:ascii="Cambria Math" w:hAnsi="Cambria Math"/>
                        </w:rPr>
                        <m:t>0,1;β</m:t>
                      </m:r>
                    </m:e>
                  </m:d>
                  <m:r>
                    <w:rPr>
                      <w:rFonts w:ascii="Cambria Math" w:hAnsi="Cambria Math"/>
                    </w:rPr>
                    <m:t>- ϕ</m:t>
                  </m:r>
                  <m:d>
                    <m:dPr>
                      <m:ctrlPr>
                        <w:rPr>
                          <w:rFonts w:ascii="Cambria Math" w:hAnsi="Cambria Math"/>
                          <w:i/>
                        </w:rPr>
                      </m:ctrlPr>
                    </m:dPr>
                    <m:e>
                      <m:r>
                        <w:rPr>
                          <w:rFonts w:ascii="Cambria Math" w:hAnsi="Cambria Math"/>
                        </w:rPr>
                        <m:t>0,1;α</m:t>
                      </m:r>
                    </m:e>
                  </m:d>
                </m:den>
              </m:f>
              <m:r>
                <w:rPr>
                  <w:rFonts w:ascii="Cambria Math" w:hAnsi="Cambria Math"/>
                </w:rPr>
                <m:t xml:space="preserve"> #</m:t>
              </m:r>
              <m:d>
                <m:dPr>
                  <m:ctrlPr>
                    <w:rPr>
                      <w:rFonts w:ascii="Cambria Math" w:hAnsi="Cambria Math"/>
                      <w:i/>
                    </w:rPr>
                  </m:ctrlPr>
                </m:dPr>
                <m:e>
                  <m:r>
                    <w:rPr>
                      <w:rFonts w:ascii="Cambria Math" w:hAnsi="Cambria Math"/>
                    </w:rPr>
                    <m:t>3.2</m:t>
                  </m:r>
                </m:e>
              </m:d>
            </m:e>
          </m:eqArr>
        </m:oMath>
      </m:oMathPara>
    </w:p>
    <w:p w14:paraId="1520E5E0" w14:textId="77777777" w:rsidR="001E07CB" w:rsidRPr="001E07CB" w:rsidRDefault="001E07CB" w:rsidP="001E07CB"/>
    <w:p w14:paraId="2A1F7E8B" w14:textId="77777777" w:rsidR="001E07CB" w:rsidRPr="001E07CB" w:rsidRDefault="00D45711" w:rsidP="001E07CB">
      <m:oMathPara>
        <m:oMathParaPr>
          <m:jc m:val="left"/>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 xml:space="preserve"> µ</m:t>
                  </m:r>
                </m:e>
                <m:sub>
                  <m:r>
                    <w:rPr>
                      <w:rFonts w:ascii="Cambria Math" w:hAnsi="Cambria Math"/>
                    </w:rPr>
                    <m:t>petit</m:t>
                  </m:r>
                </m:sub>
              </m:sSub>
              <m:r>
                <w:rPr>
                  <w:rFonts w:ascii="Cambria Math" w:hAnsi="Cambria Math"/>
                </w:rPr>
                <m:t xml:space="preserve">= </m:t>
              </m:r>
              <m:acc>
                <m:accPr>
                  <m:chr m:val="̅"/>
                  <m:ctrlPr>
                    <w:rPr>
                      <w:rFonts w:ascii="Cambria Math" w:hAnsi="Cambria Math"/>
                      <w:i/>
                    </w:rPr>
                  </m:ctrlPr>
                </m:accPr>
                <m:e>
                  <m:r>
                    <w:rPr>
                      <w:rFonts w:ascii="Cambria Math" w:hAnsi="Cambria Math"/>
                    </w:rPr>
                    <m:t>µ</m:t>
                  </m:r>
                </m:e>
              </m:acc>
              <m:r>
                <w:rPr>
                  <w:rFonts w:ascii="Cambria Math" w:hAnsi="Cambria Math"/>
                </w:rPr>
                <m:t xml:space="preserve">- </m:t>
              </m:r>
              <m:acc>
                <m:accPr>
                  <m:chr m:val="̅"/>
                  <m:ctrlPr>
                    <w:rPr>
                      <w:rFonts w:ascii="Cambria Math" w:hAnsi="Cambria Math"/>
                      <w:i/>
                    </w:rPr>
                  </m:ctrlPr>
                </m:accPr>
                <m:e>
                  <m:r>
                    <w:rPr>
                      <w:rFonts w:ascii="Cambria Math" w:hAnsi="Cambria Math"/>
                    </w:rPr>
                    <m:t>σ</m:t>
                  </m:r>
                </m:e>
              </m:acc>
              <m:r>
                <w:rPr>
                  <w:rFonts w:ascii="Cambria Math" w:hAnsi="Cambria Math"/>
                </w:rPr>
                <m:t xml:space="preserve"> . </m:t>
              </m:r>
              <m:f>
                <m:fPr>
                  <m:ctrlPr>
                    <w:rPr>
                      <w:rFonts w:ascii="Cambria Math" w:hAnsi="Cambria Math"/>
                      <w:i/>
                    </w:rPr>
                  </m:ctrlPr>
                </m:fPr>
                <m:num>
                  <m:r>
                    <w:rPr>
                      <w:rFonts w:ascii="Cambria Math" w:hAnsi="Cambria Math"/>
                    </w:rPr>
                    <m:t>φ</m:t>
                  </m:r>
                  <m:d>
                    <m:dPr>
                      <m:ctrlPr>
                        <w:rPr>
                          <w:rFonts w:ascii="Cambria Math" w:hAnsi="Cambria Math"/>
                          <w:i/>
                        </w:rPr>
                      </m:ctrlPr>
                    </m:dPr>
                    <m:e>
                      <m:r>
                        <w:rPr>
                          <w:rFonts w:ascii="Cambria Math" w:hAnsi="Cambria Math"/>
                        </w:rPr>
                        <m:t>0,1;β</m:t>
                      </m:r>
                    </m:e>
                  </m:d>
                </m:num>
                <m:den>
                  <m:r>
                    <w:rPr>
                      <w:rFonts w:ascii="Cambria Math" w:hAnsi="Cambria Math"/>
                    </w:rPr>
                    <m:t>ϕ</m:t>
                  </m:r>
                  <m:d>
                    <m:dPr>
                      <m:ctrlPr>
                        <w:rPr>
                          <w:rFonts w:ascii="Cambria Math" w:hAnsi="Cambria Math"/>
                          <w:i/>
                        </w:rPr>
                      </m:ctrlPr>
                    </m:dPr>
                    <m:e>
                      <m:r>
                        <w:rPr>
                          <w:rFonts w:ascii="Cambria Math" w:hAnsi="Cambria Math"/>
                        </w:rPr>
                        <m:t>0,1;β</m:t>
                      </m:r>
                    </m:e>
                  </m:d>
                </m:den>
              </m:f>
              <m:r>
                <w:rPr>
                  <w:rFonts w:ascii="Cambria Math" w:hAnsi="Cambria Math"/>
                </w:rPr>
                <m:t xml:space="preserve"> #</m:t>
              </m:r>
              <m:d>
                <m:dPr>
                  <m:ctrlPr>
                    <w:rPr>
                      <w:rFonts w:ascii="Cambria Math" w:hAnsi="Cambria Math"/>
                      <w:i/>
                    </w:rPr>
                  </m:ctrlPr>
                </m:dPr>
                <m:e>
                  <m:r>
                    <w:rPr>
                      <w:rFonts w:ascii="Cambria Math" w:hAnsi="Cambria Math"/>
                    </w:rPr>
                    <m:t>3.3</m:t>
                  </m:r>
                </m:e>
              </m:d>
            </m:e>
          </m:eqArr>
        </m:oMath>
      </m:oMathPara>
    </w:p>
    <w:p w14:paraId="15466EDE" w14:textId="77777777" w:rsidR="001E07CB" w:rsidRPr="001E07CB" w:rsidRDefault="001E07CB" w:rsidP="001E07CB"/>
    <w:p w14:paraId="4A18025B" w14:textId="77777777" w:rsidR="001E07CB" w:rsidRPr="001E07CB" w:rsidRDefault="001E07CB" w:rsidP="001E07CB"/>
    <w:p w14:paraId="161F3062" w14:textId="77777777" w:rsidR="001E07CB" w:rsidRPr="001E07CB" w:rsidRDefault="001E07CB" w:rsidP="001E07CB"/>
    <w:p w14:paraId="458FD27A" w14:textId="77777777" w:rsidR="001E07CB" w:rsidRPr="001E07CB" w:rsidRDefault="001E07CB" w:rsidP="001E07CB">
      <w:r w:rsidRPr="001E07CB">
        <w:t>Avec :</w:t>
      </w:r>
    </w:p>
    <w:p w14:paraId="398A78F9" w14:textId="77777777" w:rsidR="001E07CB" w:rsidRPr="001E07CB" w:rsidRDefault="001E07CB" w:rsidP="001E07CB">
      <w:r w:rsidRPr="001E07CB">
        <w:t>µ : moyenne de la distribution tronquée</w:t>
      </w:r>
    </w:p>
    <w:p w14:paraId="104FBC74" w14:textId="77777777" w:rsidR="001E07CB" w:rsidRPr="001E07CB" w:rsidRDefault="00D45711" w:rsidP="001E07CB">
      <m:oMath>
        <m:acc>
          <m:accPr>
            <m:chr m:val="̅"/>
            <m:ctrlPr>
              <w:rPr>
                <w:rFonts w:ascii="Cambria Math" w:hAnsi="Cambria Math"/>
                <w:i/>
              </w:rPr>
            </m:ctrlPr>
          </m:accPr>
          <m:e>
            <m:r>
              <w:rPr>
                <w:rFonts w:ascii="Cambria Math" w:hAnsi="Cambria Math"/>
              </w:rPr>
              <m:t>µ</m:t>
            </m:r>
          </m:e>
        </m:acc>
      </m:oMath>
      <w:r w:rsidR="001E07CB" w:rsidRPr="001E07CB">
        <w:t> : moyenne de la distribution normale de la population non sélectionnée</w:t>
      </w:r>
    </w:p>
    <w:p w14:paraId="5DFD795E" w14:textId="77777777" w:rsidR="001E07CB" w:rsidRPr="001E07CB" w:rsidRDefault="00D45711" w:rsidP="001E07CB">
      <m:oMath>
        <m:acc>
          <m:accPr>
            <m:chr m:val="̅"/>
            <m:ctrlPr>
              <w:rPr>
                <w:rFonts w:ascii="Cambria Math" w:hAnsi="Cambria Math"/>
                <w:i/>
              </w:rPr>
            </m:ctrlPr>
          </m:accPr>
          <m:e>
            <m:r>
              <w:rPr>
                <w:rFonts w:ascii="Cambria Math" w:hAnsi="Cambria Math"/>
              </w:rPr>
              <m:t>σ</m:t>
            </m:r>
          </m:e>
        </m:acc>
      </m:oMath>
      <w:r w:rsidR="001E07CB" w:rsidRPr="001E07CB">
        <w:t> : écart-type de la distribution normale de la population non sélectionnée</w:t>
      </w:r>
    </w:p>
    <w:p w14:paraId="6025F313" w14:textId="77777777" w:rsidR="001E07CB" w:rsidRPr="001E07CB" w:rsidRDefault="001E07CB" w:rsidP="001E07CB">
      <w:r w:rsidRPr="001E07CB">
        <w:t xml:space="preserve">a : seuil de troncation inférieur et </w:t>
      </w:r>
      <m:oMath>
        <m:r>
          <w:rPr>
            <w:rFonts w:ascii="Cambria Math" w:hAnsi="Cambria Math"/>
          </w:rPr>
          <m:t>α=</m:t>
        </m:r>
        <m:f>
          <m:fPr>
            <m:ctrlPr>
              <w:rPr>
                <w:rFonts w:ascii="Cambria Math" w:hAnsi="Cambria Math"/>
                <w:i/>
              </w:rPr>
            </m:ctrlPr>
          </m:fPr>
          <m:num>
            <m:r>
              <w:rPr>
                <w:rFonts w:ascii="Cambria Math" w:hAnsi="Cambria Math"/>
              </w:rPr>
              <m:t>a-</m:t>
            </m:r>
            <m:acc>
              <m:accPr>
                <m:chr m:val="̅"/>
                <m:ctrlPr>
                  <w:rPr>
                    <w:rFonts w:ascii="Cambria Math" w:hAnsi="Cambria Math"/>
                    <w:i/>
                  </w:rPr>
                </m:ctrlPr>
              </m:accPr>
              <m:e>
                <m:r>
                  <w:rPr>
                    <w:rFonts w:ascii="Cambria Math" w:hAnsi="Cambria Math"/>
                  </w:rPr>
                  <m:t>µ</m:t>
                </m:r>
              </m:e>
            </m:acc>
          </m:num>
          <m:den>
            <m:acc>
              <m:accPr>
                <m:chr m:val="̅"/>
                <m:ctrlPr>
                  <w:rPr>
                    <w:rFonts w:ascii="Cambria Math" w:hAnsi="Cambria Math"/>
                    <w:i/>
                  </w:rPr>
                </m:ctrlPr>
              </m:accPr>
              <m:e>
                <m:r>
                  <w:rPr>
                    <w:rFonts w:ascii="Cambria Math" w:hAnsi="Cambria Math"/>
                  </w:rPr>
                  <m:t>σ</m:t>
                </m:r>
              </m:e>
            </m:acc>
          </m:den>
        </m:f>
      </m:oMath>
      <w:r w:rsidRPr="001E07CB">
        <w:t xml:space="preserve">       </w:t>
      </w:r>
    </w:p>
    <w:p w14:paraId="2AEAF745" w14:textId="77777777" w:rsidR="001E07CB" w:rsidRPr="001E07CB" w:rsidRDefault="001E07CB" w:rsidP="001E07CB">
      <w:r w:rsidRPr="001E07CB">
        <w:t xml:space="preserve">b : seuil de troncation supérieur et </w:t>
      </w:r>
      <m:oMath>
        <m:r>
          <w:rPr>
            <w:rFonts w:ascii="Cambria Math" w:hAnsi="Cambria Math"/>
          </w:rPr>
          <m:t>β=</m:t>
        </m:r>
        <m:f>
          <m:fPr>
            <m:ctrlPr>
              <w:rPr>
                <w:rFonts w:ascii="Cambria Math" w:hAnsi="Cambria Math"/>
                <w:i/>
              </w:rPr>
            </m:ctrlPr>
          </m:fPr>
          <m:num>
            <m:r>
              <w:rPr>
                <w:rFonts w:ascii="Cambria Math" w:hAnsi="Cambria Math"/>
              </w:rPr>
              <m:t>b-</m:t>
            </m:r>
            <m:acc>
              <m:accPr>
                <m:chr m:val="̅"/>
                <m:ctrlPr>
                  <w:rPr>
                    <w:rFonts w:ascii="Cambria Math" w:hAnsi="Cambria Math"/>
                    <w:i/>
                  </w:rPr>
                </m:ctrlPr>
              </m:accPr>
              <m:e>
                <m:r>
                  <w:rPr>
                    <w:rFonts w:ascii="Cambria Math" w:hAnsi="Cambria Math"/>
                  </w:rPr>
                  <m:t>µ</m:t>
                </m:r>
              </m:e>
            </m:acc>
          </m:num>
          <m:den>
            <m:acc>
              <m:accPr>
                <m:chr m:val="̅"/>
                <m:ctrlPr>
                  <w:rPr>
                    <w:rFonts w:ascii="Cambria Math" w:hAnsi="Cambria Math"/>
                    <w:i/>
                  </w:rPr>
                </m:ctrlPr>
              </m:accPr>
              <m:e>
                <m:r>
                  <w:rPr>
                    <w:rFonts w:ascii="Cambria Math" w:hAnsi="Cambria Math"/>
                  </w:rPr>
                  <m:t>σ</m:t>
                </m:r>
              </m:e>
            </m:acc>
          </m:den>
        </m:f>
      </m:oMath>
      <w:r w:rsidRPr="001E07CB">
        <w:t xml:space="preserve">       </w:t>
      </w:r>
    </w:p>
    <w:p w14:paraId="131CE3F7" w14:textId="77777777" w:rsidR="001E07CB" w:rsidRPr="001E07CB" w:rsidRDefault="001E07CB" w:rsidP="001E07CB">
      <w:r w:rsidRPr="001E07CB">
        <w:t>ϕ(0,1 ; x) : distribution de la loi normale centrée réduite en x</w:t>
      </w:r>
    </w:p>
    <w:p w14:paraId="566242A9" w14:textId="77777777" w:rsidR="001E07CB" w:rsidRPr="001E07CB" w:rsidRDefault="001E07CB" w:rsidP="001E07CB">
      <w:r w:rsidRPr="001E07CB">
        <w:t>φ(0,1 ; x) : fonction de répartition de la loi normale centrée réduite en x</w:t>
      </w:r>
    </w:p>
    <w:p w14:paraId="12A4359F" w14:textId="77777777" w:rsidR="001E07CB" w:rsidRPr="001E07CB" w:rsidRDefault="001E07CB" w:rsidP="001E07CB"/>
    <w:p w14:paraId="40A9E1A3" w14:textId="77777777" w:rsidR="001E07CB" w:rsidRPr="001E07CB" w:rsidRDefault="001E07CB" w:rsidP="001E07CB">
      <w:r w:rsidRPr="001E07CB">
        <w:t xml:space="preserve">Pour chaque modalité de sélection le différentiel vaut </w:t>
      </w:r>
      <m:oMath>
        <m:r>
          <w:rPr>
            <w:rFonts w:ascii="Cambria Math" w:hAnsi="Cambria Math"/>
          </w:rPr>
          <m:t>S=µ-</m:t>
        </m:r>
        <m:acc>
          <m:accPr>
            <m:chr m:val="̅"/>
            <m:ctrlPr>
              <w:rPr>
                <w:rFonts w:ascii="Cambria Math" w:hAnsi="Cambria Math"/>
                <w:i/>
              </w:rPr>
            </m:ctrlPr>
          </m:accPr>
          <m:e>
            <m:r>
              <w:rPr>
                <w:rFonts w:ascii="Cambria Math" w:hAnsi="Cambria Math"/>
              </w:rPr>
              <m:t>µ</m:t>
            </m:r>
          </m:e>
        </m:acc>
      </m:oMath>
      <w:r w:rsidRPr="001E07CB">
        <w:t xml:space="preserve">. Pour calculer ces différentiels de sélection, l’hypothèse que les traits morphologiques du grain suivent des lois normales a été faite. </w:t>
      </w:r>
    </w:p>
    <w:p w14:paraId="504211FD" w14:textId="77777777" w:rsidR="001E07CB" w:rsidRPr="001E07CB" w:rsidRDefault="001E07CB" w:rsidP="001E07CB"/>
    <w:p w14:paraId="11B906B5" w14:textId="77777777" w:rsidR="001E07CB" w:rsidRPr="001E07CB" w:rsidRDefault="001E07CB" w:rsidP="00C335C6">
      <w:pPr>
        <w:pStyle w:val="Titre2"/>
      </w:pPr>
      <w:r w:rsidRPr="001E07CB">
        <w:t>Comparaison de la sélection sur grain et de la sélection sur épi</w:t>
      </w:r>
    </w:p>
    <w:p w14:paraId="02430189" w14:textId="77777777" w:rsidR="001E07CB" w:rsidRPr="001E07CB" w:rsidRDefault="001E07CB" w:rsidP="001E07CB">
      <w:r w:rsidRPr="001E07CB">
        <w:t>Une approche mathématique a été utilisée pour répondre à cette question. Le modèle utilisé simule la situation suivante :</w:t>
      </w:r>
    </w:p>
    <w:p w14:paraId="5F9E8596" w14:textId="77777777" w:rsidR="001E07CB" w:rsidRPr="001E07CB" w:rsidRDefault="001E07CB" w:rsidP="001E07CB">
      <w:r w:rsidRPr="001E07CB">
        <w:t xml:space="preserve">On considère une parcelle où la sélection sur grain est appliquée et une parcelle où la sélection sur épi est appliquée pour un même trait mesurable sur le grain. Le nombre de grains observés en sélection sur grain, et le nombre d’épi observés en sélection sur épi sont deux paramètres du modèle. On fixe un nombre de grains à sélectionner pour planter la génération suivante, le même pour la sélection sur épi et la sélection sur grain. Le modèle prend aussi en compte le nombre de grains par épi, la variance génétique du trait ainsi que la variance environnementale liée à l’hétérogénéité de la parcelle, la variance inter épi au sein d’une même plante, et la variance intra épi. </w:t>
      </w:r>
      <w:commentRangeStart w:id="10"/>
      <w:r w:rsidRPr="001E07CB">
        <w:t>Pour comparer l’effet des différentes sélections, on calcule le rapport entre le progrès effectué avec la sélection sur épi et le progrès effectué avec la sélection sur grain avec la formule suivante (détail des calculs en annexe) :</w:t>
      </w:r>
    </w:p>
    <w:p w14:paraId="5F77BAC3" w14:textId="77777777" w:rsidR="001E07CB" w:rsidRPr="001E07CB" w:rsidRDefault="001E07CB" w:rsidP="001E07CB"/>
    <w:p w14:paraId="0F44B192" w14:textId="77777777" w:rsidR="001E07CB" w:rsidRPr="001E07CB" w:rsidRDefault="00D45711" w:rsidP="001E07CB">
      <m:oMathPara>
        <m:oMath>
          <m:eqArr>
            <m:eqArrPr>
              <m:maxDist m:val="1"/>
              <m:ctrlPr>
                <w:rPr>
                  <w:rFonts w:ascii="Cambria Math"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pi</m:t>
                      </m:r>
                    </m:sub>
                  </m:sSub>
                </m:num>
                <m:den>
                  <m:sSub>
                    <m:sSubPr>
                      <m:ctrlPr>
                        <w:rPr>
                          <w:rFonts w:ascii="Cambria Math" w:hAnsi="Cambria Math"/>
                          <w:i/>
                        </w:rPr>
                      </m:ctrlPr>
                    </m:sSubPr>
                    <m:e>
                      <m:r>
                        <w:rPr>
                          <w:rFonts w:ascii="Cambria Math" w:hAnsi="Cambria Math"/>
                        </w:rPr>
                        <m:t>R</m:t>
                      </m:r>
                    </m:e>
                    <m:sub>
                      <m:r>
                        <w:rPr>
                          <w:rFonts w:ascii="Cambria Math" w:hAnsi="Cambria Math"/>
                        </w:rPr>
                        <m:t>grain</m:t>
                      </m:r>
                    </m:sub>
                  </m:sSub>
                </m:den>
              </m:f>
              <m:r>
                <w:rPr>
                  <w:rFonts w:ascii="Cambria Math" w:hAnsi="Cambria Math"/>
                </w:rPr>
                <m:t>=</m:t>
              </m:r>
              <m:f>
                <m:fPr>
                  <m:ctrlPr>
                    <w:rPr>
                      <w:rFonts w:ascii="Cambria Math" w:hAnsi="Cambria Math"/>
                      <w:i/>
                    </w:rPr>
                  </m:ctrlPr>
                </m:fPr>
                <m:num>
                  <m:r>
                    <w:rPr>
                      <w:rFonts w:ascii="Cambria Math" w:hAnsi="Cambria Math"/>
                    </w:rPr>
                    <m:t>NGE . NEO</m:t>
                  </m:r>
                </m:num>
                <m:den>
                  <m:r>
                    <w:rPr>
                      <w:rFonts w:ascii="Cambria Math" w:hAnsi="Cambria Math"/>
                    </w:rPr>
                    <m:t>NGO</m:t>
                  </m:r>
                </m:den>
              </m:f>
              <m:r>
                <w:rPr>
                  <w:rFonts w:ascii="Cambria Math" w:hAnsi="Cambria Math"/>
                </w:rPr>
                <m:t xml:space="preserve"> ×exp</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p>
                        <m:sSupPr>
                          <m:ctrlPr>
                            <w:rPr>
                              <w:rFonts w:ascii="Cambria Math" w:hAnsi="Cambria Math"/>
                              <w:i/>
                            </w:rPr>
                          </m:ctrlPr>
                        </m:sSupPr>
                        <m:e>
                          <m:r>
                            <w:rPr>
                              <w:rFonts w:ascii="Cambria Math" w:hAnsi="Cambria Math"/>
                            </w:rPr>
                            <m:t>ϕ</m:t>
                          </m:r>
                        </m:e>
                        <m:sup>
                          <m:r>
                            <w:rPr>
                              <w:rFonts w:ascii="Cambria Math" w:hAnsi="Cambria Math"/>
                            </w:rPr>
                            <m:t>-1</m:t>
                          </m:r>
                        </m:sup>
                      </m:sSup>
                      <m:sSup>
                        <m:sSupPr>
                          <m:ctrlPr>
                            <w:rPr>
                              <w:rFonts w:ascii="Cambria Math" w:hAnsi="Cambria Math"/>
                              <w:i/>
                            </w:rPr>
                          </m:ctrlPr>
                        </m:sSupPr>
                        <m:e>
                          <m:d>
                            <m:dPr>
                              <m:ctrlPr>
                                <w:rPr>
                                  <w:rFonts w:ascii="Cambria Math" w:hAnsi="Cambria Math"/>
                                  <w:i/>
                                </w:rPr>
                              </m:ctrlPr>
                            </m:dPr>
                            <m:e>
                              <m:r>
                                <w:rPr>
                                  <w:rFonts w:ascii="Cambria Math" w:hAnsi="Cambria Math"/>
                                </w:rPr>
                                <m:t>0,1;1-</m:t>
                              </m:r>
                              <m:f>
                                <m:fPr>
                                  <m:ctrlPr>
                                    <w:rPr>
                                      <w:rFonts w:ascii="Cambria Math" w:hAnsi="Cambria Math"/>
                                      <w:i/>
                                    </w:rPr>
                                  </m:ctrlPr>
                                </m:fPr>
                                <m:num>
                                  <m:r>
                                    <w:rPr>
                                      <w:rFonts w:ascii="Cambria Math" w:hAnsi="Cambria Math"/>
                                    </w:rPr>
                                    <m:t>nsel</m:t>
                                  </m:r>
                                </m:num>
                                <m:den>
                                  <m:r>
                                    <w:rPr>
                                      <w:rFonts w:ascii="Cambria Math" w:hAnsi="Cambria Math"/>
                                    </w:rPr>
                                    <m:t>NGO</m:t>
                                  </m:r>
                                </m:den>
                              </m:f>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ϕ</m:t>
                          </m:r>
                        </m:e>
                        <m:sup>
                          <m:r>
                            <w:rPr>
                              <w:rFonts w:ascii="Cambria Math" w:hAnsi="Cambria Math"/>
                            </w:rPr>
                            <m:t>-1</m:t>
                          </m:r>
                        </m:sup>
                      </m:sSup>
                      <m:sSup>
                        <m:sSupPr>
                          <m:ctrlPr>
                            <w:rPr>
                              <w:rFonts w:ascii="Cambria Math" w:hAnsi="Cambria Math"/>
                              <w:i/>
                            </w:rPr>
                          </m:ctrlPr>
                        </m:sSupPr>
                        <m:e>
                          <m:d>
                            <m:dPr>
                              <m:ctrlPr>
                                <w:rPr>
                                  <w:rFonts w:ascii="Cambria Math" w:hAnsi="Cambria Math"/>
                                  <w:i/>
                                </w:rPr>
                              </m:ctrlPr>
                            </m:dPr>
                            <m:e>
                              <m:r>
                                <w:rPr>
                                  <w:rFonts w:ascii="Cambria Math" w:hAnsi="Cambria Math"/>
                                </w:rPr>
                                <m:t>0,1;1-</m:t>
                              </m:r>
                              <m:f>
                                <m:fPr>
                                  <m:ctrlPr>
                                    <w:rPr>
                                      <w:rFonts w:ascii="Cambria Math" w:hAnsi="Cambria Math"/>
                                      <w:i/>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r>
                    <w:rPr>
                      <w:rFonts w:ascii="Cambria Math" w:hAnsi="Cambria Math"/>
                    </w:rPr>
                    <m:t xml:space="preserve"> </m:t>
                  </m:r>
                </m:e>
              </m:rad>
              <m:r>
                <w:rPr>
                  <w:rFonts w:ascii="Cambria Math" w:hAnsi="Cambria Math"/>
                </w:rPr>
                <m:t>#</m:t>
              </m:r>
              <m:d>
                <m:dPr>
                  <m:ctrlPr>
                    <w:rPr>
                      <w:rFonts w:ascii="Cambria Math" w:hAnsi="Cambria Math"/>
                      <w:i/>
                    </w:rPr>
                  </m:ctrlPr>
                </m:dPr>
                <m:e>
                  <m:r>
                    <w:rPr>
                      <w:rFonts w:ascii="Cambria Math" w:hAnsi="Cambria Math"/>
                    </w:rPr>
                    <m:t>5</m:t>
                  </m:r>
                </m:e>
              </m:d>
            </m:e>
          </m:eqArr>
        </m:oMath>
      </m:oMathPara>
    </w:p>
    <w:p w14:paraId="595CE2A3" w14:textId="77777777" w:rsidR="001E07CB" w:rsidRPr="001E07CB" w:rsidRDefault="001E07CB" w:rsidP="001E07CB">
      <w:r w:rsidRPr="001E07CB">
        <w:t>Avec :</w:t>
      </w:r>
    </w:p>
    <w:p w14:paraId="5B6F74AF" w14:textId="77777777" w:rsidR="001E07CB" w:rsidRPr="001E07CB" w:rsidRDefault="001E07CB" w:rsidP="001E07CB">
      <w:r w:rsidRPr="001E07CB">
        <w:lastRenderedPageBreak/>
        <w:t>R</w:t>
      </w:r>
      <w:r w:rsidRPr="001E07CB">
        <w:rPr>
          <w:vertAlign w:val="subscript"/>
        </w:rPr>
        <w:t>epi</w:t>
      </w:r>
      <w:r w:rsidRPr="001E07CB">
        <w:t> : le progrès effectué avec la sélection sur épi</w:t>
      </w:r>
    </w:p>
    <w:p w14:paraId="5DDC45DF" w14:textId="77777777" w:rsidR="001E07CB" w:rsidRPr="001E07CB" w:rsidRDefault="001E07CB" w:rsidP="001E07CB">
      <w:r w:rsidRPr="001E07CB">
        <w:t>R</w:t>
      </w:r>
      <w:r w:rsidRPr="001E07CB">
        <w:rPr>
          <w:vertAlign w:val="subscript"/>
        </w:rPr>
        <w:t>grain</w:t>
      </w:r>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r w:rsidRPr="001E07CB">
        <w:t>nsel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r w:rsidRPr="001E07CB">
        <w:t>V</w:t>
      </w:r>
      <w:r w:rsidRPr="001E07CB">
        <w:rPr>
          <w:vertAlign w:val="subscript"/>
        </w:rPr>
        <w:t>gxe</w:t>
      </w:r>
      <w:r w:rsidRPr="001E07CB">
        <w:t xml:space="preserve"> : variance environnementale liée à l’hétérogénéité de la parcelle</w:t>
      </w:r>
    </w:p>
    <w:p w14:paraId="47EEAD21" w14:textId="77777777" w:rsidR="001E07CB" w:rsidRPr="001E07CB" w:rsidRDefault="001E07CB" w:rsidP="001E07CB">
      <w:r w:rsidRPr="001E07CB">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r w:rsidRPr="001E07CB">
        <w:t>φ</w:t>
      </w:r>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commentRangeEnd w:id="10"/>
      <w:r w:rsidRPr="001E07CB">
        <w:commentReference w:id="10"/>
      </w:r>
    </w:p>
    <w:p w14:paraId="25D694DF" w14:textId="550A4029" w:rsidR="001E07CB" w:rsidRDefault="001E07CB" w:rsidP="001E07CB"/>
    <w:p w14:paraId="054C45C8" w14:textId="3CD93219" w:rsidR="00A2208C" w:rsidRDefault="00A2208C" w:rsidP="001E07CB"/>
    <w:p w14:paraId="7363CEFB" w14:textId="799B0949" w:rsidR="00A2208C" w:rsidRDefault="00A2208C" w:rsidP="00A2208C">
      <w:pPr>
        <w:pStyle w:val="Titre1"/>
      </w:pPr>
      <w:r>
        <w:t xml:space="preserve">Resultats </w:t>
      </w:r>
    </w:p>
    <w:p w14:paraId="4BC0368C" w14:textId="0CDB850C" w:rsidR="00A2208C" w:rsidRDefault="00A2208C" w:rsidP="00A2208C"/>
    <w:p w14:paraId="5C8BD268" w14:textId="411089A1" w:rsidR="00A2208C" w:rsidRDefault="00A2208C" w:rsidP="00A2208C">
      <w:pPr>
        <w:pStyle w:val="Titre2"/>
      </w:pPr>
      <w:r>
        <w:t>Morpho du grain</w:t>
      </w:r>
    </w:p>
    <w:p w14:paraId="327CC300" w14:textId="59B7F2C4" w:rsidR="00A2208C" w:rsidRDefault="00A2208C" w:rsidP="00A2208C">
      <w:pPr>
        <w:pStyle w:val="Corpsdetexte"/>
      </w:pPr>
    </w:p>
    <w:p w14:paraId="5D20D2C7" w14:textId="77777777" w:rsidR="00A2208C" w:rsidRPr="00E96ABC" w:rsidRDefault="00A2208C" w:rsidP="00A2208C">
      <w:r w:rsidRPr="00E96ABC">
        <w:t>Aucune étude sur la sélection massale pour le taux de protéines chez le blé n’existe à ma connaissance. La littérature sur la sélection massale sur la taille des grains n’est pas très étendue. Ci-dessous un tableau récapitulant les résultats d’études menées sur le sujet. On y voit l’effet de la sélection sur le PMG et sur d’autres caractéristiques du blé :</w:t>
      </w:r>
    </w:p>
    <w:p w14:paraId="4F42F156" w14:textId="77777777" w:rsidR="00A2208C" w:rsidRPr="00781049" w:rsidRDefault="00A2208C" w:rsidP="00A2208C"/>
    <w:tbl>
      <w:tblPr>
        <w:tblStyle w:val="Grilledutableau"/>
        <w:tblW w:w="0" w:type="auto"/>
        <w:tblLook w:val="04A0" w:firstRow="1" w:lastRow="0" w:firstColumn="1" w:lastColumn="0" w:noHBand="0" w:noVBand="1"/>
        <w:tblCaption w:val="Résultats d'études sur la sélection massale pour le PMG dans des populations de blé"/>
      </w:tblPr>
      <w:tblGrid>
        <w:gridCol w:w="1006"/>
        <w:gridCol w:w="852"/>
        <w:gridCol w:w="739"/>
        <w:gridCol w:w="901"/>
        <w:gridCol w:w="940"/>
        <w:gridCol w:w="501"/>
        <w:gridCol w:w="786"/>
        <w:gridCol w:w="1043"/>
        <w:gridCol w:w="879"/>
        <w:gridCol w:w="553"/>
        <w:gridCol w:w="862"/>
      </w:tblGrid>
      <w:tr w:rsidR="00A2208C" w14:paraId="04EBC498" w14:textId="77777777" w:rsidTr="00D45711">
        <w:tc>
          <w:tcPr>
            <w:tcW w:w="1006" w:type="dxa"/>
          </w:tcPr>
          <w:p w14:paraId="5631504D" w14:textId="77777777" w:rsidR="00A2208C" w:rsidRPr="00F63B23" w:rsidRDefault="00A2208C" w:rsidP="00D45711">
            <w:pPr>
              <w:spacing w:line="240" w:lineRule="auto"/>
              <w:jc w:val="center"/>
              <w:rPr>
                <w:sz w:val="14"/>
                <w:szCs w:val="18"/>
              </w:rPr>
            </w:pPr>
            <w:r w:rsidRPr="00F63B23">
              <w:rPr>
                <w:sz w:val="14"/>
                <w:szCs w:val="18"/>
              </w:rPr>
              <w:t>Population</w:t>
            </w:r>
          </w:p>
        </w:tc>
        <w:tc>
          <w:tcPr>
            <w:tcW w:w="852" w:type="dxa"/>
          </w:tcPr>
          <w:p w14:paraId="3CE26E91" w14:textId="77777777" w:rsidR="00A2208C" w:rsidRPr="00F63B23" w:rsidRDefault="00A2208C" w:rsidP="00D45711">
            <w:pPr>
              <w:spacing w:line="240" w:lineRule="auto"/>
              <w:jc w:val="center"/>
              <w:rPr>
                <w:sz w:val="14"/>
                <w:szCs w:val="18"/>
              </w:rPr>
            </w:pPr>
            <w:r w:rsidRPr="00F63B23">
              <w:rPr>
                <w:sz w:val="14"/>
                <w:szCs w:val="18"/>
              </w:rPr>
              <w:t>Type de sélection</w:t>
            </w:r>
          </w:p>
        </w:tc>
        <w:tc>
          <w:tcPr>
            <w:tcW w:w="739" w:type="dxa"/>
          </w:tcPr>
          <w:p w14:paraId="55B88D49" w14:textId="77777777" w:rsidR="00A2208C" w:rsidRPr="00F63B23" w:rsidRDefault="00A2208C" w:rsidP="00D45711">
            <w:pPr>
              <w:spacing w:line="240" w:lineRule="auto"/>
              <w:jc w:val="center"/>
              <w:rPr>
                <w:sz w:val="14"/>
                <w:szCs w:val="18"/>
              </w:rPr>
            </w:pPr>
            <w:r w:rsidRPr="00F63B23">
              <w:rPr>
                <w:sz w:val="14"/>
                <w:szCs w:val="18"/>
              </w:rPr>
              <w:t>Nombre de cycles</w:t>
            </w:r>
          </w:p>
        </w:tc>
        <w:tc>
          <w:tcPr>
            <w:tcW w:w="901" w:type="dxa"/>
          </w:tcPr>
          <w:p w14:paraId="241116D8" w14:textId="77777777" w:rsidR="00A2208C" w:rsidRPr="00F63B23" w:rsidRDefault="00A2208C" w:rsidP="00D45711">
            <w:pPr>
              <w:spacing w:line="240" w:lineRule="auto"/>
              <w:jc w:val="center"/>
              <w:rPr>
                <w:sz w:val="14"/>
                <w:szCs w:val="18"/>
              </w:rPr>
            </w:pPr>
            <w:r w:rsidRPr="00F63B23">
              <w:rPr>
                <w:sz w:val="14"/>
                <w:szCs w:val="18"/>
              </w:rPr>
              <w:t>PMG</w:t>
            </w:r>
          </w:p>
        </w:tc>
        <w:tc>
          <w:tcPr>
            <w:tcW w:w="940" w:type="dxa"/>
          </w:tcPr>
          <w:p w14:paraId="3EA61078" w14:textId="77777777" w:rsidR="00A2208C" w:rsidRPr="00F63B23" w:rsidRDefault="00A2208C" w:rsidP="00D45711">
            <w:pPr>
              <w:spacing w:line="240" w:lineRule="auto"/>
              <w:jc w:val="center"/>
              <w:rPr>
                <w:sz w:val="14"/>
                <w:szCs w:val="18"/>
              </w:rPr>
            </w:pPr>
            <w:r w:rsidRPr="00F63B23">
              <w:rPr>
                <w:sz w:val="14"/>
                <w:szCs w:val="18"/>
              </w:rPr>
              <w:t>Rdt</w:t>
            </w:r>
          </w:p>
        </w:tc>
        <w:tc>
          <w:tcPr>
            <w:tcW w:w="501" w:type="dxa"/>
          </w:tcPr>
          <w:p w14:paraId="03D2A7AF" w14:textId="77777777" w:rsidR="00A2208C" w:rsidRPr="00F63B23" w:rsidRDefault="00A2208C" w:rsidP="00D45711">
            <w:pPr>
              <w:spacing w:line="240" w:lineRule="auto"/>
              <w:jc w:val="center"/>
              <w:rPr>
                <w:sz w:val="14"/>
                <w:szCs w:val="18"/>
              </w:rPr>
            </w:pPr>
            <w:r w:rsidRPr="00F63B23">
              <w:rPr>
                <w:sz w:val="14"/>
                <w:szCs w:val="18"/>
              </w:rPr>
              <w:t>Prot</w:t>
            </w:r>
          </w:p>
        </w:tc>
        <w:tc>
          <w:tcPr>
            <w:tcW w:w="786" w:type="dxa"/>
          </w:tcPr>
          <w:p w14:paraId="4377A11E" w14:textId="77777777" w:rsidR="00A2208C" w:rsidRPr="00F63B23" w:rsidRDefault="00A2208C" w:rsidP="00D45711">
            <w:pPr>
              <w:spacing w:line="240" w:lineRule="auto"/>
              <w:jc w:val="center"/>
              <w:rPr>
                <w:sz w:val="14"/>
                <w:szCs w:val="18"/>
              </w:rPr>
            </w:pPr>
            <w:r w:rsidRPr="00F63B23">
              <w:rPr>
                <w:sz w:val="14"/>
                <w:szCs w:val="18"/>
              </w:rPr>
              <w:t>Précocité</w:t>
            </w:r>
          </w:p>
        </w:tc>
        <w:tc>
          <w:tcPr>
            <w:tcW w:w="1043" w:type="dxa"/>
          </w:tcPr>
          <w:p w14:paraId="5F6CCCBF" w14:textId="77777777" w:rsidR="00A2208C" w:rsidRPr="00F63B23" w:rsidRDefault="00A2208C" w:rsidP="00D45711">
            <w:pPr>
              <w:spacing w:line="240" w:lineRule="auto"/>
              <w:jc w:val="center"/>
              <w:rPr>
                <w:sz w:val="14"/>
                <w:szCs w:val="18"/>
              </w:rPr>
            </w:pPr>
            <w:r>
              <w:rPr>
                <w:sz w:val="14"/>
                <w:szCs w:val="18"/>
              </w:rPr>
              <w:t>Talles/m²</w:t>
            </w:r>
          </w:p>
        </w:tc>
        <w:tc>
          <w:tcPr>
            <w:tcW w:w="879" w:type="dxa"/>
          </w:tcPr>
          <w:p w14:paraId="6BF794D9" w14:textId="77777777" w:rsidR="00A2208C" w:rsidRPr="00F63B23" w:rsidRDefault="00A2208C" w:rsidP="00D45711">
            <w:pPr>
              <w:spacing w:line="240" w:lineRule="auto"/>
              <w:jc w:val="center"/>
              <w:rPr>
                <w:sz w:val="14"/>
                <w:szCs w:val="18"/>
              </w:rPr>
            </w:pPr>
            <w:r w:rsidRPr="00F63B23">
              <w:rPr>
                <w:sz w:val="14"/>
                <w:szCs w:val="18"/>
              </w:rPr>
              <w:t>Grains/epi</w:t>
            </w:r>
          </w:p>
        </w:tc>
        <w:tc>
          <w:tcPr>
            <w:tcW w:w="553" w:type="dxa"/>
          </w:tcPr>
          <w:p w14:paraId="14164464" w14:textId="77777777" w:rsidR="00A2208C" w:rsidRPr="00F63B23" w:rsidRDefault="00A2208C" w:rsidP="00D45711">
            <w:pPr>
              <w:spacing w:line="240" w:lineRule="auto"/>
              <w:jc w:val="center"/>
              <w:rPr>
                <w:sz w:val="14"/>
                <w:szCs w:val="18"/>
              </w:rPr>
            </w:pPr>
            <w:r w:rsidRPr="00F63B23">
              <w:rPr>
                <w:sz w:val="14"/>
                <w:szCs w:val="18"/>
              </w:rPr>
              <w:t>Taille</w:t>
            </w:r>
          </w:p>
        </w:tc>
        <w:tc>
          <w:tcPr>
            <w:tcW w:w="862" w:type="dxa"/>
          </w:tcPr>
          <w:p w14:paraId="354A7809" w14:textId="77777777" w:rsidR="00A2208C" w:rsidRPr="00F63B23" w:rsidRDefault="00A2208C" w:rsidP="00D45711">
            <w:pPr>
              <w:spacing w:line="240" w:lineRule="auto"/>
              <w:jc w:val="center"/>
              <w:rPr>
                <w:sz w:val="14"/>
                <w:szCs w:val="18"/>
              </w:rPr>
            </w:pPr>
            <w:r w:rsidRPr="00F63B23">
              <w:rPr>
                <w:sz w:val="14"/>
                <w:szCs w:val="18"/>
              </w:rPr>
              <w:t>Référence</w:t>
            </w:r>
          </w:p>
        </w:tc>
      </w:tr>
      <w:tr w:rsidR="00A2208C" w14:paraId="10FC9E9E" w14:textId="77777777" w:rsidTr="00D45711">
        <w:tc>
          <w:tcPr>
            <w:tcW w:w="1006" w:type="dxa"/>
          </w:tcPr>
          <w:p w14:paraId="63E1AE18" w14:textId="77777777" w:rsidR="00A2208C" w:rsidRPr="00F63B23" w:rsidRDefault="00A2208C" w:rsidP="00D45711">
            <w:pPr>
              <w:spacing w:line="240" w:lineRule="auto"/>
              <w:jc w:val="left"/>
              <w:rPr>
                <w:sz w:val="14"/>
                <w:szCs w:val="18"/>
              </w:rPr>
            </w:pPr>
            <w:r w:rsidRPr="00F63B23">
              <w:rPr>
                <w:sz w:val="14"/>
                <w:szCs w:val="18"/>
              </w:rPr>
              <w:t>3 pop biparentales</w:t>
            </w:r>
          </w:p>
        </w:tc>
        <w:tc>
          <w:tcPr>
            <w:tcW w:w="852" w:type="dxa"/>
          </w:tcPr>
          <w:p w14:paraId="63E0B55E" w14:textId="77777777" w:rsidR="00A2208C" w:rsidRPr="00F63B23" w:rsidRDefault="00A2208C" w:rsidP="00D45711">
            <w:pPr>
              <w:spacing w:line="240" w:lineRule="auto"/>
              <w:jc w:val="left"/>
              <w:rPr>
                <w:sz w:val="14"/>
                <w:szCs w:val="18"/>
              </w:rPr>
            </w:pPr>
            <w:r w:rsidRPr="00F63B23">
              <w:rPr>
                <w:sz w:val="14"/>
                <w:szCs w:val="18"/>
              </w:rPr>
              <w:t>Tamisage grain</w:t>
            </w:r>
          </w:p>
        </w:tc>
        <w:tc>
          <w:tcPr>
            <w:tcW w:w="739" w:type="dxa"/>
          </w:tcPr>
          <w:p w14:paraId="3E9AD182" w14:textId="77777777" w:rsidR="00A2208C" w:rsidRPr="00F63B23" w:rsidRDefault="00A2208C" w:rsidP="00D45711">
            <w:pPr>
              <w:spacing w:line="240" w:lineRule="auto"/>
              <w:jc w:val="center"/>
              <w:rPr>
                <w:sz w:val="14"/>
                <w:szCs w:val="18"/>
              </w:rPr>
            </w:pPr>
            <w:r w:rsidRPr="00F63B23">
              <w:rPr>
                <w:sz w:val="14"/>
                <w:szCs w:val="18"/>
              </w:rPr>
              <w:t>2</w:t>
            </w:r>
          </w:p>
        </w:tc>
        <w:tc>
          <w:tcPr>
            <w:tcW w:w="901" w:type="dxa"/>
          </w:tcPr>
          <w:p w14:paraId="54643374" w14:textId="77777777" w:rsidR="00A2208C" w:rsidRPr="00F63B23" w:rsidRDefault="00A2208C" w:rsidP="00D45711">
            <w:pPr>
              <w:spacing w:line="240" w:lineRule="auto"/>
              <w:jc w:val="center"/>
              <w:rPr>
                <w:sz w:val="14"/>
                <w:szCs w:val="18"/>
              </w:rPr>
            </w:pPr>
            <w:r w:rsidRPr="00F63B23">
              <w:rPr>
                <w:sz w:val="14"/>
                <w:szCs w:val="18"/>
              </w:rPr>
              <w:t>+2.4%</w:t>
            </w:r>
          </w:p>
        </w:tc>
        <w:tc>
          <w:tcPr>
            <w:tcW w:w="940" w:type="dxa"/>
          </w:tcPr>
          <w:p w14:paraId="2316D111" w14:textId="77777777" w:rsidR="00A2208C" w:rsidRPr="00F63B23" w:rsidRDefault="00A2208C" w:rsidP="00D45711">
            <w:pPr>
              <w:spacing w:line="240" w:lineRule="auto"/>
              <w:jc w:val="center"/>
              <w:rPr>
                <w:sz w:val="14"/>
                <w:szCs w:val="18"/>
              </w:rPr>
            </w:pPr>
            <w:r w:rsidRPr="00F63B23">
              <w:rPr>
                <w:sz w:val="14"/>
                <w:szCs w:val="18"/>
              </w:rPr>
              <w:t>+30%/cycle</w:t>
            </w:r>
          </w:p>
        </w:tc>
        <w:tc>
          <w:tcPr>
            <w:tcW w:w="501" w:type="dxa"/>
            <w:shd w:val="clear" w:color="auto" w:fill="BFBFBF" w:themeFill="background1" w:themeFillShade="BF"/>
          </w:tcPr>
          <w:p w14:paraId="3D5F508B"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0CA1B665"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32DF08A0" w14:textId="77777777" w:rsidR="00A2208C" w:rsidRPr="00F63B23" w:rsidRDefault="00A2208C" w:rsidP="00D45711">
            <w:pPr>
              <w:spacing w:line="240" w:lineRule="auto"/>
              <w:jc w:val="center"/>
              <w:rPr>
                <w:sz w:val="14"/>
                <w:szCs w:val="18"/>
              </w:rPr>
            </w:pPr>
          </w:p>
        </w:tc>
        <w:tc>
          <w:tcPr>
            <w:tcW w:w="879" w:type="dxa"/>
            <w:shd w:val="clear" w:color="auto" w:fill="BFBFBF" w:themeFill="background1" w:themeFillShade="BF"/>
          </w:tcPr>
          <w:p w14:paraId="315AA3FD" w14:textId="77777777" w:rsidR="00A2208C" w:rsidRPr="00F63B23" w:rsidRDefault="00A2208C" w:rsidP="00D45711">
            <w:pPr>
              <w:spacing w:line="240" w:lineRule="auto"/>
              <w:jc w:val="center"/>
              <w:rPr>
                <w:sz w:val="14"/>
                <w:szCs w:val="18"/>
              </w:rPr>
            </w:pPr>
          </w:p>
        </w:tc>
        <w:tc>
          <w:tcPr>
            <w:tcW w:w="553" w:type="dxa"/>
            <w:shd w:val="clear" w:color="auto" w:fill="BFBFBF" w:themeFill="background1" w:themeFillShade="BF"/>
          </w:tcPr>
          <w:p w14:paraId="7D51EDC8" w14:textId="77777777" w:rsidR="00A2208C" w:rsidRPr="00F63B23" w:rsidRDefault="00A2208C" w:rsidP="00D45711">
            <w:pPr>
              <w:spacing w:line="240" w:lineRule="auto"/>
              <w:jc w:val="center"/>
              <w:rPr>
                <w:sz w:val="14"/>
                <w:szCs w:val="18"/>
              </w:rPr>
            </w:pPr>
          </w:p>
        </w:tc>
        <w:tc>
          <w:tcPr>
            <w:tcW w:w="862" w:type="dxa"/>
          </w:tcPr>
          <w:p w14:paraId="4B1C1FCB"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F63B23">
              <w:rPr>
                <w:sz w:val="14"/>
                <w:szCs w:val="18"/>
              </w:rPr>
              <w:fldChar w:fldCharType="separate"/>
            </w:r>
            <w:r w:rsidRPr="00F63B23">
              <w:rPr>
                <w:rFonts w:ascii="Calibri" w:hAnsi="Calibri" w:cs="Calibri"/>
                <w:sz w:val="14"/>
              </w:rPr>
              <w:t>(Derera and Bhatt, 1972)</w:t>
            </w:r>
            <w:r w:rsidRPr="00F63B23">
              <w:rPr>
                <w:sz w:val="14"/>
                <w:szCs w:val="18"/>
              </w:rPr>
              <w:fldChar w:fldCharType="end"/>
            </w:r>
          </w:p>
        </w:tc>
      </w:tr>
      <w:tr w:rsidR="00A2208C" w14:paraId="7C11417F" w14:textId="77777777" w:rsidTr="00D45711">
        <w:tc>
          <w:tcPr>
            <w:tcW w:w="1006" w:type="dxa"/>
          </w:tcPr>
          <w:p w14:paraId="465DCE24" w14:textId="77777777" w:rsidR="00A2208C" w:rsidRPr="00F63B23" w:rsidRDefault="00A2208C" w:rsidP="00D45711">
            <w:pPr>
              <w:spacing w:line="240" w:lineRule="auto"/>
              <w:jc w:val="left"/>
              <w:rPr>
                <w:sz w:val="14"/>
                <w:szCs w:val="18"/>
              </w:rPr>
            </w:pPr>
            <w:r w:rsidRPr="00F63B23">
              <w:rPr>
                <w:sz w:val="14"/>
                <w:szCs w:val="18"/>
              </w:rPr>
              <w:t>90 pop biparentales</w:t>
            </w:r>
          </w:p>
        </w:tc>
        <w:tc>
          <w:tcPr>
            <w:tcW w:w="852" w:type="dxa"/>
          </w:tcPr>
          <w:p w14:paraId="17BA2481" w14:textId="77777777" w:rsidR="00A2208C" w:rsidRPr="00F63B23" w:rsidRDefault="00A2208C" w:rsidP="00D45711">
            <w:pPr>
              <w:spacing w:line="240" w:lineRule="auto"/>
              <w:jc w:val="left"/>
              <w:rPr>
                <w:sz w:val="14"/>
                <w:szCs w:val="18"/>
              </w:rPr>
            </w:pPr>
            <w:r w:rsidRPr="00F63B23">
              <w:rPr>
                <w:sz w:val="14"/>
                <w:szCs w:val="18"/>
              </w:rPr>
              <w:t>Visuelle sur épi</w:t>
            </w:r>
          </w:p>
        </w:tc>
        <w:tc>
          <w:tcPr>
            <w:tcW w:w="739" w:type="dxa"/>
          </w:tcPr>
          <w:p w14:paraId="5B173224" w14:textId="77777777" w:rsidR="00A2208C" w:rsidRPr="00F63B23" w:rsidRDefault="00A2208C" w:rsidP="00D45711">
            <w:pPr>
              <w:spacing w:line="240" w:lineRule="auto"/>
              <w:jc w:val="center"/>
              <w:rPr>
                <w:sz w:val="14"/>
                <w:szCs w:val="18"/>
              </w:rPr>
            </w:pPr>
            <w:r w:rsidRPr="00F63B23">
              <w:rPr>
                <w:sz w:val="14"/>
                <w:szCs w:val="18"/>
              </w:rPr>
              <w:t>3</w:t>
            </w:r>
          </w:p>
        </w:tc>
        <w:tc>
          <w:tcPr>
            <w:tcW w:w="901" w:type="dxa"/>
          </w:tcPr>
          <w:p w14:paraId="23EB81A5" w14:textId="77777777" w:rsidR="00A2208C" w:rsidRPr="00F63B23" w:rsidRDefault="00A2208C" w:rsidP="00D45711">
            <w:pPr>
              <w:spacing w:line="240" w:lineRule="auto"/>
              <w:jc w:val="center"/>
              <w:rPr>
                <w:sz w:val="14"/>
                <w:szCs w:val="18"/>
              </w:rPr>
            </w:pPr>
            <w:r w:rsidRPr="00F63B23">
              <w:rPr>
                <w:sz w:val="14"/>
                <w:szCs w:val="18"/>
              </w:rPr>
              <w:t>+</w:t>
            </w:r>
          </w:p>
        </w:tc>
        <w:tc>
          <w:tcPr>
            <w:tcW w:w="940" w:type="dxa"/>
            <w:shd w:val="clear" w:color="auto" w:fill="BFBFBF" w:themeFill="background1" w:themeFillShade="BF"/>
          </w:tcPr>
          <w:p w14:paraId="1CD9665E" w14:textId="77777777" w:rsidR="00A2208C" w:rsidRPr="00F63B23" w:rsidRDefault="00A2208C" w:rsidP="00D45711">
            <w:pPr>
              <w:spacing w:line="240" w:lineRule="auto"/>
              <w:jc w:val="center"/>
              <w:rPr>
                <w:sz w:val="14"/>
                <w:szCs w:val="18"/>
              </w:rPr>
            </w:pPr>
          </w:p>
        </w:tc>
        <w:tc>
          <w:tcPr>
            <w:tcW w:w="501" w:type="dxa"/>
          </w:tcPr>
          <w:p w14:paraId="5B38EC4E" w14:textId="77777777" w:rsidR="00A2208C" w:rsidRPr="00F63B23" w:rsidRDefault="00A2208C" w:rsidP="00D45711">
            <w:pPr>
              <w:spacing w:line="240" w:lineRule="auto"/>
              <w:jc w:val="center"/>
              <w:rPr>
                <w:sz w:val="14"/>
                <w:szCs w:val="18"/>
              </w:rPr>
            </w:pPr>
            <w:r w:rsidRPr="00F63B23">
              <w:rPr>
                <w:sz w:val="14"/>
                <w:szCs w:val="18"/>
              </w:rPr>
              <w:t>-</w:t>
            </w:r>
          </w:p>
        </w:tc>
        <w:tc>
          <w:tcPr>
            <w:tcW w:w="786" w:type="dxa"/>
          </w:tcPr>
          <w:p w14:paraId="31CE431B" w14:textId="77777777" w:rsidR="00A2208C" w:rsidRPr="00F63B23" w:rsidRDefault="00A2208C" w:rsidP="00D45711">
            <w:pPr>
              <w:spacing w:line="240" w:lineRule="auto"/>
              <w:jc w:val="center"/>
              <w:rPr>
                <w:sz w:val="14"/>
                <w:szCs w:val="18"/>
              </w:rPr>
            </w:pPr>
            <w:r w:rsidRPr="00F63B23">
              <w:rPr>
                <w:sz w:val="14"/>
                <w:szCs w:val="18"/>
              </w:rPr>
              <w:t>-</w:t>
            </w:r>
          </w:p>
        </w:tc>
        <w:tc>
          <w:tcPr>
            <w:tcW w:w="1043" w:type="dxa"/>
            <w:shd w:val="clear" w:color="auto" w:fill="BFBFBF" w:themeFill="background1" w:themeFillShade="BF"/>
          </w:tcPr>
          <w:p w14:paraId="50F12352" w14:textId="77777777" w:rsidR="00A2208C" w:rsidRPr="00F63B23" w:rsidRDefault="00A2208C" w:rsidP="00D45711">
            <w:pPr>
              <w:spacing w:line="240" w:lineRule="auto"/>
              <w:jc w:val="center"/>
              <w:rPr>
                <w:sz w:val="14"/>
                <w:szCs w:val="18"/>
              </w:rPr>
            </w:pPr>
          </w:p>
        </w:tc>
        <w:tc>
          <w:tcPr>
            <w:tcW w:w="879" w:type="dxa"/>
          </w:tcPr>
          <w:p w14:paraId="4DE4E9B0" w14:textId="77777777" w:rsidR="00A2208C" w:rsidRPr="00F63B23" w:rsidRDefault="00A2208C" w:rsidP="00D45711">
            <w:pPr>
              <w:spacing w:line="240" w:lineRule="auto"/>
              <w:jc w:val="center"/>
              <w:rPr>
                <w:sz w:val="14"/>
                <w:szCs w:val="18"/>
              </w:rPr>
            </w:pPr>
            <w:r w:rsidRPr="00F63B23">
              <w:rPr>
                <w:sz w:val="14"/>
                <w:szCs w:val="18"/>
              </w:rPr>
              <w:t>+</w:t>
            </w:r>
          </w:p>
        </w:tc>
        <w:tc>
          <w:tcPr>
            <w:tcW w:w="553" w:type="dxa"/>
          </w:tcPr>
          <w:p w14:paraId="61E5EA2A" w14:textId="77777777" w:rsidR="00A2208C" w:rsidRPr="00F63B23" w:rsidRDefault="00A2208C" w:rsidP="00D45711">
            <w:pPr>
              <w:spacing w:line="240" w:lineRule="auto"/>
              <w:jc w:val="center"/>
              <w:rPr>
                <w:sz w:val="14"/>
                <w:szCs w:val="18"/>
              </w:rPr>
            </w:pPr>
            <w:r w:rsidRPr="00F63B23">
              <w:rPr>
                <w:sz w:val="14"/>
                <w:szCs w:val="18"/>
              </w:rPr>
              <w:t>+</w:t>
            </w:r>
          </w:p>
        </w:tc>
        <w:tc>
          <w:tcPr>
            <w:tcW w:w="862" w:type="dxa"/>
          </w:tcPr>
          <w:p w14:paraId="4C55364F"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F63B23">
              <w:rPr>
                <w:sz w:val="14"/>
                <w:szCs w:val="18"/>
              </w:rPr>
              <w:fldChar w:fldCharType="separate"/>
            </w:r>
            <w:r w:rsidRPr="00F63B23">
              <w:rPr>
                <w:rFonts w:ascii="Calibri" w:hAnsi="Calibri" w:cs="Calibri"/>
                <w:sz w:val="14"/>
              </w:rPr>
              <w:t>(Rivière et al., 2015)</w:t>
            </w:r>
            <w:r w:rsidRPr="00F63B23">
              <w:rPr>
                <w:sz w:val="14"/>
                <w:szCs w:val="18"/>
              </w:rPr>
              <w:fldChar w:fldCharType="end"/>
            </w:r>
          </w:p>
        </w:tc>
      </w:tr>
      <w:tr w:rsidR="00A2208C" w14:paraId="5C32372B" w14:textId="77777777" w:rsidTr="00D45711">
        <w:tc>
          <w:tcPr>
            <w:tcW w:w="1006" w:type="dxa"/>
          </w:tcPr>
          <w:p w14:paraId="3D0AAC4F" w14:textId="77777777" w:rsidR="00A2208C" w:rsidRPr="00F63B23" w:rsidRDefault="00A2208C" w:rsidP="00D45711">
            <w:pPr>
              <w:spacing w:line="240" w:lineRule="auto"/>
              <w:jc w:val="left"/>
              <w:rPr>
                <w:sz w:val="14"/>
                <w:szCs w:val="18"/>
              </w:rPr>
            </w:pPr>
            <w:r w:rsidRPr="00F63B23">
              <w:rPr>
                <w:sz w:val="14"/>
                <w:szCs w:val="18"/>
              </w:rPr>
              <w:t>3 pop biparentales</w:t>
            </w:r>
          </w:p>
        </w:tc>
        <w:tc>
          <w:tcPr>
            <w:tcW w:w="852" w:type="dxa"/>
          </w:tcPr>
          <w:p w14:paraId="5D812040" w14:textId="77777777" w:rsidR="00A2208C" w:rsidRPr="00F63B23" w:rsidRDefault="00A2208C" w:rsidP="00D45711">
            <w:pPr>
              <w:spacing w:line="240" w:lineRule="auto"/>
              <w:jc w:val="left"/>
              <w:rPr>
                <w:sz w:val="14"/>
                <w:szCs w:val="18"/>
              </w:rPr>
            </w:pPr>
            <w:r w:rsidRPr="00F63B23">
              <w:rPr>
                <w:sz w:val="14"/>
                <w:szCs w:val="18"/>
              </w:rPr>
              <w:t>Visuelle sur épi</w:t>
            </w:r>
          </w:p>
        </w:tc>
        <w:tc>
          <w:tcPr>
            <w:tcW w:w="739" w:type="dxa"/>
          </w:tcPr>
          <w:p w14:paraId="3DBF1104" w14:textId="77777777" w:rsidR="00A2208C" w:rsidRPr="00F63B23" w:rsidRDefault="00A2208C" w:rsidP="00D45711">
            <w:pPr>
              <w:spacing w:line="240" w:lineRule="auto"/>
              <w:jc w:val="center"/>
              <w:rPr>
                <w:sz w:val="14"/>
                <w:szCs w:val="18"/>
              </w:rPr>
            </w:pPr>
            <w:r w:rsidRPr="00F63B23">
              <w:rPr>
                <w:sz w:val="14"/>
                <w:szCs w:val="18"/>
              </w:rPr>
              <w:t>2</w:t>
            </w:r>
          </w:p>
        </w:tc>
        <w:tc>
          <w:tcPr>
            <w:tcW w:w="901" w:type="dxa"/>
          </w:tcPr>
          <w:p w14:paraId="65FC9128" w14:textId="77777777" w:rsidR="00A2208C" w:rsidRPr="00F63B23" w:rsidRDefault="00A2208C" w:rsidP="00D45711">
            <w:pPr>
              <w:spacing w:line="240" w:lineRule="auto"/>
              <w:jc w:val="center"/>
              <w:rPr>
                <w:sz w:val="14"/>
                <w:szCs w:val="18"/>
              </w:rPr>
            </w:pPr>
            <w:r w:rsidRPr="00F63B23">
              <w:rPr>
                <w:sz w:val="14"/>
                <w:szCs w:val="18"/>
              </w:rPr>
              <w:t>+</w:t>
            </w:r>
          </w:p>
        </w:tc>
        <w:tc>
          <w:tcPr>
            <w:tcW w:w="940" w:type="dxa"/>
          </w:tcPr>
          <w:p w14:paraId="2559890B" w14:textId="77777777" w:rsidR="00A2208C" w:rsidRPr="00F63B23" w:rsidRDefault="00A2208C" w:rsidP="00D45711">
            <w:pPr>
              <w:spacing w:line="240" w:lineRule="auto"/>
              <w:jc w:val="center"/>
              <w:rPr>
                <w:sz w:val="14"/>
                <w:szCs w:val="18"/>
              </w:rPr>
            </w:pPr>
            <w:r w:rsidRPr="00F63B23">
              <w:rPr>
                <w:sz w:val="14"/>
                <w:szCs w:val="18"/>
              </w:rPr>
              <w:t>+</w:t>
            </w:r>
          </w:p>
        </w:tc>
        <w:tc>
          <w:tcPr>
            <w:tcW w:w="501" w:type="dxa"/>
            <w:shd w:val="clear" w:color="auto" w:fill="BFBFBF" w:themeFill="background1" w:themeFillShade="BF"/>
          </w:tcPr>
          <w:p w14:paraId="76EB38D8"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38F0AC1B"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0407688C" w14:textId="77777777" w:rsidR="00A2208C" w:rsidRPr="00F63B23" w:rsidRDefault="00A2208C" w:rsidP="00D45711">
            <w:pPr>
              <w:spacing w:line="240" w:lineRule="auto"/>
              <w:jc w:val="center"/>
              <w:rPr>
                <w:sz w:val="14"/>
                <w:szCs w:val="18"/>
              </w:rPr>
            </w:pPr>
          </w:p>
        </w:tc>
        <w:tc>
          <w:tcPr>
            <w:tcW w:w="879" w:type="dxa"/>
            <w:shd w:val="clear" w:color="auto" w:fill="BFBFBF" w:themeFill="background1" w:themeFillShade="BF"/>
          </w:tcPr>
          <w:p w14:paraId="2B426315" w14:textId="77777777" w:rsidR="00A2208C" w:rsidRPr="00F63B23" w:rsidRDefault="00A2208C" w:rsidP="00D45711">
            <w:pPr>
              <w:spacing w:line="240" w:lineRule="auto"/>
              <w:jc w:val="center"/>
              <w:rPr>
                <w:sz w:val="14"/>
                <w:szCs w:val="18"/>
              </w:rPr>
            </w:pPr>
          </w:p>
        </w:tc>
        <w:tc>
          <w:tcPr>
            <w:tcW w:w="553" w:type="dxa"/>
            <w:shd w:val="clear" w:color="auto" w:fill="BFBFBF" w:themeFill="background1" w:themeFillShade="BF"/>
          </w:tcPr>
          <w:p w14:paraId="2CDFD427" w14:textId="77777777" w:rsidR="00A2208C" w:rsidRPr="00F63B23" w:rsidRDefault="00A2208C" w:rsidP="00D45711">
            <w:pPr>
              <w:spacing w:line="240" w:lineRule="auto"/>
              <w:jc w:val="center"/>
              <w:rPr>
                <w:sz w:val="14"/>
                <w:szCs w:val="18"/>
              </w:rPr>
            </w:pPr>
          </w:p>
        </w:tc>
        <w:tc>
          <w:tcPr>
            <w:tcW w:w="862" w:type="dxa"/>
          </w:tcPr>
          <w:p w14:paraId="21DAA680"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F63B23">
              <w:rPr>
                <w:sz w:val="14"/>
                <w:szCs w:val="18"/>
              </w:rPr>
              <w:fldChar w:fldCharType="separate"/>
            </w:r>
            <w:r w:rsidRPr="00F63B23">
              <w:rPr>
                <w:rFonts w:ascii="Calibri" w:hAnsi="Calibri" w:cs="Calibri"/>
                <w:sz w:val="14"/>
              </w:rPr>
              <w:t>(Nass, 1987)</w:t>
            </w:r>
            <w:r w:rsidRPr="00F63B23">
              <w:rPr>
                <w:sz w:val="14"/>
                <w:szCs w:val="18"/>
              </w:rPr>
              <w:fldChar w:fldCharType="end"/>
            </w:r>
          </w:p>
        </w:tc>
      </w:tr>
      <w:tr w:rsidR="00A2208C" w14:paraId="13DD2C34" w14:textId="77777777" w:rsidTr="00D45711">
        <w:tc>
          <w:tcPr>
            <w:tcW w:w="1006" w:type="dxa"/>
          </w:tcPr>
          <w:p w14:paraId="0D7B4F15" w14:textId="77777777" w:rsidR="00A2208C" w:rsidRPr="00F63B23" w:rsidRDefault="00A2208C" w:rsidP="00D45711">
            <w:pPr>
              <w:spacing w:line="240" w:lineRule="auto"/>
              <w:jc w:val="left"/>
              <w:rPr>
                <w:sz w:val="14"/>
                <w:szCs w:val="18"/>
              </w:rPr>
            </w:pPr>
            <w:r w:rsidRPr="00F63B23">
              <w:rPr>
                <w:sz w:val="14"/>
                <w:szCs w:val="18"/>
              </w:rPr>
              <w:t>3 pop biparentales</w:t>
            </w:r>
          </w:p>
        </w:tc>
        <w:tc>
          <w:tcPr>
            <w:tcW w:w="852" w:type="dxa"/>
          </w:tcPr>
          <w:p w14:paraId="4E957FAA" w14:textId="77777777" w:rsidR="00A2208C" w:rsidRPr="00F63B23" w:rsidRDefault="00A2208C" w:rsidP="00D45711">
            <w:pPr>
              <w:spacing w:line="240" w:lineRule="auto"/>
              <w:jc w:val="left"/>
              <w:rPr>
                <w:sz w:val="14"/>
                <w:szCs w:val="18"/>
              </w:rPr>
            </w:pPr>
            <w:r w:rsidRPr="00F63B23">
              <w:rPr>
                <w:sz w:val="14"/>
                <w:szCs w:val="18"/>
              </w:rPr>
              <w:t>Tamisage grain</w:t>
            </w:r>
          </w:p>
        </w:tc>
        <w:tc>
          <w:tcPr>
            <w:tcW w:w="739" w:type="dxa"/>
          </w:tcPr>
          <w:p w14:paraId="584F8EF3" w14:textId="77777777" w:rsidR="00A2208C" w:rsidRPr="00F63B23" w:rsidRDefault="00A2208C" w:rsidP="00D45711">
            <w:pPr>
              <w:spacing w:line="240" w:lineRule="auto"/>
              <w:jc w:val="center"/>
              <w:rPr>
                <w:sz w:val="14"/>
                <w:szCs w:val="18"/>
              </w:rPr>
            </w:pPr>
            <w:r w:rsidRPr="00F63B23">
              <w:rPr>
                <w:sz w:val="14"/>
                <w:szCs w:val="18"/>
              </w:rPr>
              <w:t>2</w:t>
            </w:r>
          </w:p>
        </w:tc>
        <w:tc>
          <w:tcPr>
            <w:tcW w:w="901" w:type="dxa"/>
          </w:tcPr>
          <w:p w14:paraId="7F2BD338" w14:textId="77777777" w:rsidR="00A2208C" w:rsidRPr="00F63B23" w:rsidRDefault="00A2208C" w:rsidP="00D45711">
            <w:pPr>
              <w:spacing w:line="240" w:lineRule="auto"/>
              <w:jc w:val="center"/>
              <w:rPr>
                <w:sz w:val="14"/>
                <w:szCs w:val="18"/>
              </w:rPr>
            </w:pPr>
            <w:r w:rsidRPr="00F63B23">
              <w:rPr>
                <w:sz w:val="14"/>
                <w:szCs w:val="18"/>
              </w:rPr>
              <w:t>+</w:t>
            </w:r>
          </w:p>
        </w:tc>
        <w:tc>
          <w:tcPr>
            <w:tcW w:w="940" w:type="dxa"/>
          </w:tcPr>
          <w:p w14:paraId="4F530E78" w14:textId="77777777" w:rsidR="00A2208C" w:rsidRPr="00F63B23" w:rsidRDefault="00A2208C" w:rsidP="00D45711">
            <w:pPr>
              <w:spacing w:line="240" w:lineRule="auto"/>
              <w:jc w:val="center"/>
              <w:rPr>
                <w:sz w:val="14"/>
                <w:szCs w:val="18"/>
              </w:rPr>
            </w:pPr>
            <w:r w:rsidRPr="00F63B23">
              <w:rPr>
                <w:sz w:val="14"/>
                <w:szCs w:val="18"/>
              </w:rPr>
              <w:t>+</w:t>
            </w:r>
          </w:p>
        </w:tc>
        <w:tc>
          <w:tcPr>
            <w:tcW w:w="501" w:type="dxa"/>
            <w:shd w:val="clear" w:color="auto" w:fill="BFBFBF" w:themeFill="background1" w:themeFillShade="BF"/>
          </w:tcPr>
          <w:p w14:paraId="405EE6A3"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13C2DB47"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3562E106" w14:textId="77777777" w:rsidR="00A2208C" w:rsidRPr="00F63B23" w:rsidRDefault="00A2208C" w:rsidP="00D45711">
            <w:pPr>
              <w:spacing w:line="240" w:lineRule="auto"/>
              <w:jc w:val="center"/>
              <w:rPr>
                <w:sz w:val="14"/>
                <w:szCs w:val="18"/>
              </w:rPr>
            </w:pPr>
          </w:p>
        </w:tc>
        <w:tc>
          <w:tcPr>
            <w:tcW w:w="879" w:type="dxa"/>
            <w:shd w:val="clear" w:color="auto" w:fill="BFBFBF" w:themeFill="background1" w:themeFillShade="BF"/>
          </w:tcPr>
          <w:p w14:paraId="2D5F7FCB" w14:textId="77777777" w:rsidR="00A2208C" w:rsidRPr="00F63B23" w:rsidRDefault="00A2208C" w:rsidP="00D45711">
            <w:pPr>
              <w:spacing w:line="240" w:lineRule="auto"/>
              <w:jc w:val="center"/>
              <w:rPr>
                <w:sz w:val="14"/>
                <w:szCs w:val="18"/>
              </w:rPr>
            </w:pPr>
          </w:p>
        </w:tc>
        <w:tc>
          <w:tcPr>
            <w:tcW w:w="553" w:type="dxa"/>
            <w:shd w:val="clear" w:color="auto" w:fill="BFBFBF" w:themeFill="background1" w:themeFillShade="BF"/>
          </w:tcPr>
          <w:p w14:paraId="43B655B4" w14:textId="77777777" w:rsidR="00A2208C" w:rsidRPr="00F63B23" w:rsidRDefault="00A2208C" w:rsidP="00D45711">
            <w:pPr>
              <w:spacing w:line="240" w:lineRule="auto"/>
              <w:jc w:val="center"/>
              <w:rPr>
                <w:sz w:val="14"/>
                <w:szCs w:val="18"/>
              </w:rPr>
            </w:pPr>
          </w:p>
        </w:tc>
        <w:tc>
          <w:tcPr>
            <w:tcW w:w="862" w:type="dxa"/>
          </w:tcPr>
          <w:p w14:paraId="4502B4C1"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F63B23">
              <w:rPr>
                <w:sz w:val="14"/>
                <w:szCs w:val="18"/>
              </w:rPr>
              <w:fldChar w:fldCharType="separate"/>
            </w:r>
            <w:r w:rsidRPr="00F63B23">
              <w:rPr>
                <w:rFonts w:ascii="Calibri" w:hAnsi="Calibri" w:cs="Calibri"/>
                <w:sz w:val="14"/>
              </w:rPr>
              <w:t>(Nass, 1987)</w:t>
            </w:r>
            <w:r w:rsidRPr="00F63B23">
              <w:rPr>
                <w:sz w:val="14"/>
                <w:szCs w:val="18"/>
              </w:rPr>
              <w:fldChar w:fldCharType="end"/>
            </w:r>
          </w:p>
        </w:tc>
      </w:tr>
      <w:tr w:rsidR="00A2208C" w14:paraId="7CBEDAEE" w14:textId="77777777" w:rsidTr="00D45711">
        <w:tc>
          <w:tcPr>
            <w:tcW w:w="1006" w:type="dxa"/>
          </w:tcPr>
          <w:p w14:paraId="26F5836F" w14:textId="77777777" w:rsidR="00A2208C" w:rsidRPr="00F63B23" w:rsidRDefault="00A2208C" w:rsidP="00D45711">
            <w:pPr>
              <w:spacing w:line="240" w:lineRule="auto"/>
              <w:jc w:val="left"/>
              <w:rPr>
                <w:sz w:val="14"/>
                <w:szCs w:val="18"/>
              </w:rPr>
            </w:pPr>
          </w:p>
        </w:tc>
        <w:tc>
          <w:tcPr>
            <w:tcW w:w="852" w:type="dxa"/>
          </w:tcPr>
          <w:p w14:paraId="33C00A2C" w14:textId="77777777" w:rsidR="00A2208C" w:rsidRPr="00F63B23" w:rsidRDefault="00A2208C" w:rsidP="00D45711">
            <w:pPr>
              <w:spacing w:line="240" w:lineRule="auto"/>
              <w:jc w:val="left"/>
              <w:rPr>
                <w:sz w:val="14"/>
                <w:szCs w:val="18"/>
              </w:rPr>
            </w:pPr>
            <w:r w:rsidRPr="00F63B23">
              <w:rPr>
                <w:sz w:val="14"/>
                <w:szCs w:val="18"/>
              </w:rPr>
              <w:t>Tamisage grain</w:t>
            </w:r>
          </w:p>
        </w:tc>
        <w:tc>
          <w:tcPr>
            <w:tcW w:w="739" w:type="dxa"/>
          </w:tcPr>
          <w:p w14:paraId="69531372" w14:textId="77777777" w:rsidR="00A2208C" w:rsidRPr="00F63B23" w:rsidRDefault="00A2208C" w:rsidP="00D45711">
            <w:pPr>
              <w:spacing w:line="240" w:lineRule="auto"/>
              <w:jc w:val="center"/>
              <w:rPr>
                <w:sz w:val="14"/>
                <w:szCs w:val="18"/>
              </w:rPr>
            </w:pPr>
            <w:r w:rsidRPr="00F63B23">
              <w:rPr>
                <w:sz w:val="14"/>
                <w:szCs w:val="18"/>
              </w:rPr>
              <w:t>2</w:t>
            </w:r>
          </w:p>
        </w:tc>
        <w:tc>
          <w:tcPr>
            <w:tcW w:w="901" w:type="dxa"/>
          </w:tcPr>
          <w:p w14:paraId="331DF7F9" w14:textId="77777777" w:rsidR="00A2208C" w:rsidRPr="00F63B23" w:rsidRDefault="00A2208C" w:rsidP="00D45711">
            <w:pPr>
              <w:spacing w:line="240" w:lineRule="auto"/>
              <w:jc w:val="center"/>
              <w:rPr>
                <w:sz w:val="14"/>
                <w:szCs w:val="18"/>
              </w:rPr>
            </w:pPr>
            <w:r w:rsidRPr="00F63B23">
              <w:rPr>
                <w:sz w:val="14"/>
                <w:szCs w:val="18"/>
              </w:rPr>
              <w:t>+</w:t>
            </w:r>
          </w:p>
        </w:tc>
        <w:tc>
          <w:tcPr>
            <w:tcW w:w="940" w:type="dxa"/>
          </w:tcPr>
          <w:p w14:paraId="1FBED317" w14:textId="77777777" w:rsidR="00A2208C" w:rsidRPr="00F63B23" w:rsidRDefault="00A2208C" w:rsidP="00D45711">
            <w:pPr>
              <w:spacing w:line="240" w:lineRule="auto"/>
              <w:jc w:val="center"/>
              <w:rPr>
                <w:sz w:val="14"/>
                <w:szCs w:val="18"/>
              </w:rPr>
            </w:pPr>
            <w:r w:rsidRPr="00F63B23">
              <w:rPr>
                <w:sz w:val="14"/>
                <w:szCs w:val="18"/>
              </w:rPr>
              <w:t>+</w:t>
            </w:r>
          </w:p>
        </w:tc>
        <w:tc>
          <w:tcPr>
            <w:tcW w:w="501" w:type="dxa"/>
            <w:shd w:val="clear" w:color="auto" w:fill="BFBFBF" w:themeFill="background1" w:themeFillShade="BF"/>
          </w:tcPr>
          <w:p w14:paraId="76B4E5B4"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14DD2E1E"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043EF4F7" w14:textId="77777777" w:rsidR="00A2208C" w:rsidRPr="00F63B23" w:rsidRDefault="00A2208C" w:rsidP="00D45711">
            <w:pPr>
              <w:spacing w:line="240" w:lineRule="auto"/>
              <w:jc w:val="center"/>
              <w:rPr>
                <w:sz w:val="14"/>
                <w:szCs w:val="18"/>
              </w:rPr>
            </w:pPr>
          </w:p>
        </w:tc>
        <w:tc>
          <w:tcPr>
            <w:tcW w:w="879" w:type="dxa"/>
            <w:shd w:val="clear" w:color="auto" w:fill="BFBFBF" w:themeFill="background1" w:themeFillShade="BF"/>
          </w:tcPr>
          <w:p w14:paraId="7E4866D1" w14:textId="77777777" w:rsidR="00A2208C" w:rsidRPr="00F63B23" w:rsidRDefault="00A2208C" w:rsidP="00D45711">
            <w:pPr>
              <w:spacing w:line="240" w:lineRule="auto"/>
              <w:jc w:val="center"/>
              <w:rPr>
                <w:sz w:val="14"/>
                <w:szCs w:val="18"/>
              </w:rPr>
            </w:pPr>
          </w:p>
        </w:tc>
        <w:tc>
          <w:tcPr>
            <w:tcW w:w="553" w:type="dxa"/>
            <w:shd w:val="clear" w:color="auto" w:fill="BFBFBF" w:themeFill="background1" w:themeFillShade="BF"/>
          </w:tcPr>
          <w:p w14:paraId="3A9D5DE2" w14:textId="77777777" w:rsidR="00A2208C" w:rsidRPr="00F63B23" w:rsidRDefault="00A2208C" w:rsidP="00D45711">
            <w:pPr>
              <w:spacing w:line="240" w:lineRule="auto"/>
              <w:jc w:val="center"/>
              <w:rPr>
                <w:sz w:val="14"/>
                <w:szCs w:val="18"/>
              </w:rPr>
            </w:pPr>
          </w:p>
        </w:tc>
        <w:tc>
          <w:tcPr>
            <w:tcW w:w="862" w:type="dxa"/>
          </w:tcPr>
          <w:p w14:paraId="4227679D"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F63B23">
              <w:rPr>
                <w:sz w:val="14"/>
                <w:szCs w:val="18"/>
              </w:rPr>
              <w:fldChar w:fldCharType="separate"/>
            </w:r>
            <w:r w:rsidRPr="00F63B23">
              <w:rPr>
                <w:rFonts w:ascii="Calibri" w:hAnsi="Calibri" w:cs="Calibri"/>
                <w:sz w:val="14"/>
              </w:rPr>
              <w:t>(Lang et al., 1989)</w:t>
            </w:r>
            <w:r w:rsidRPr="00F63B23">
              <w:rPr>
                <w:sz w:val="14"/>
                <w:szCs w:val="18"/>
              </w:rPr>
              <w:fldChar w:fldCharType="end"/>
            </w:r>
          </w:p>
        </w:tc>
      </w:tr>
      <w:tr w:rsidR="00A2208C" w14:paraId="3DEE958A" w14:textId="77777777" w:rsidTr="00D45711">
        <w:tc>
          <w:tcPr>
            <w:tcW w:w="1006" w:type="dxa"/>
          </w:tcPr>
          <w:p w14:paraId="40E1E80D" w14:textId="77777777" w:rsidR="00A2208C" w:rsidRPr="00F63B23" w:rsidRDefault="00A2208C" w:rsidP="00D45711">
            <w:pPr>
              <w:spacing w:line="240" w:lineRule="auto"/>
              <w:jc w:val="left"/>
              <w:rPr>
                <w:sz w:val="14"/>
                <w:szCs w:val="18"/>
              </w:rPr>
            </w:pPr>
            <w:r w:rsidRPr="00F63B23">
              <w:rPr>
                <w:sz w:val="14"/>
                <w:szCs w:val="18"/>
              </w:rPr>
              <w:t>6 pop composites</w:t>
            </w:r>
          </w:p>
        </w:tc>
        <w:tc>
          <w:tcPr>
            <w:tcW w:w="852" w:type="dxa"/>
          </w:tcPr>
          <w:p w14:paraId="359023D9" w14:textId="77777777" w:rsidR="00A2208C" w:rsidRPr="00F63B23" w:rsidRDefault="00A2208C" w:rsidP="00D45711">
            <w:pPr>
              <w:spacing w:line="240" w:lineRule="auto"/>
              <w:jc w:val="left"/>
              <w:rPr>
                <w:sz w:val="14"/>
                <w:szCs w:val="18"/>
              </w:rPr>
            </w:pPr>
            <w:r w:rsidRPr="00F63B23">
              <w:rPr>
                <w:sz w:val="14"/>
                <w:szCs w:val="18"/>
              </w:rPr>
              <w:t>Tamisage grain</w:t>
            </w:r>
          </w:p>
        </w:tc>
        <w:tc>
          <w:tcPr>
            <w:tcW w:w="739" w:type="dxa"/>
          </w:tcPr>
          <w:p w14:paraId="75BC0F99" w14:textId="77777777" w:rsidR="00A2208C" w:rsidRPr="00F63B23" w:rsidRDefault="00A2208C" w:rsidP="00D45711">
            <w:pPr>
              <w:spacing w:line="240" w:lineRule="auto"/>
              <w:jc w:val="center"/>
              <w:rPr>
                <w:sz w:val="14"/>
                <w:szCs w:val="18"/>
              </w:rPr>
            </w:pPr>
            <w:r w:rsidRPr="00F63B23">
              <w:rPr>
                <w:sz w:val="14"/>
                <w:szCs w:val="18"/>
              </w:rPr>
              <w:t>3</w:t>
            </w:r>
          </w:p>
        </w:tc>
        <w:tc>
          <w:tcPr>
            <w:tcW w:w="901" w:type="dxa"/>
          </w:tcPr>
          <w:p w14:paraId="4AAF63A2" w14:textId="77777777" w:rsidR="00A2208C" w:rsidRPr="00F63B23" w:rsidRDefault="00A2208C" w:rsidP="00D45711">
            <w:pPr>
              <w:spacing w:line="240" w:lineRule="auto"/>
              <w:jc w:val="center"/>
              <w:rPr>
                <w:sz w:val="14"/>
                <w:szCs w:val="18"/>
              </w:rPr>
            </w:pPr>
            <w:r w:rsidRPr="00F63B23">
              <w:rPr>
                <w:sz w:val="14"/>
                <w:szCs w:val="18"/>
              </w:rPr>
              <w:t>0</w:t>
            </w:r>
          </w:p>
        </w:tc>
        <w:tc>
          <w:tcPr>
            <w:tcW w:w="940" w:type="dxa"/>
            <w:shd w:val="clear" w:color="auto" w:fill="BFBFBF" w:themeFill="background1" w:themeFillShade="BF"/>
          </w:tcPr>
          <w:p w14:paraId="458E0BDA" w14:textId="77777777" w:rsidR="00A2208C" w:rsidRPr="00F63B23" w:rsidRDefault="00A2208C" w:rsidP="00D45711">
            <w:pPr>
              <w:spacing w:line="240" w:lineRule="auto"/>
              <w:jc w:val="center"/>
              <w:rPr>
                <w:sz w:val="14"/>
                <w:szCs w:val="18"/>
              </w:rPr>
            </w:pPr>
          </w:p>
        </w:tc>
        <w:tc>
          <w:tcPr>
            <w:tcW w:w="501" w:type="dxa"/>
            <w:shd w:val="clear" w:color="auto" w:fill="BFBFBF" w:themeFill="background1" w:themeFillShade="BF"/>
          </w:tcPr>
          <w:p w14:paraId="75698767"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6C7C791F"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7E3F7A17" w14:textId="77777777" w:rsidR="00A2208C" w:rsidRPr="00F63B23" w:rsidRDefault="00A2208C" w:rsidP="00D45711">
            <w:pPr>
              <w:spacing w:line="240" w:lineRule="auto"/>
              <w:jc w:val="center"/>
              <w:rPr>
                <w:sz w:val="14"/>
                <w:szCs w:val="18"/>
              </w:rPr>
            </w:pPr>
          </w:p>
        </w:tc>
        <w:tc>
          <w:tcPr>
            <w:tcW w:w="879" w:type="dxa"/>
            <w:shd w:val="clear" w:color="auto" w:fill="BFBFBF" w:themeFill="background1" w:themeFillShade="BF"/>
          </w:tcPr>
          <w:p w14:paraId="643BD0D8" w14:textId="77777777" w:rsidR="00A2208C" w:rsidRPr="00F63B23" w:rsidRDefault="00A2208C" w:rsidP="00D45711">
            <w:pPr>
              <w:spacing w:line="240" w:lineRule="auto"/>
              <w:jc w:val="center"/>
              <w:rPr>
                <w:sz w:val="14"/>
                <w:szCs w:val="18"/>
              </w:rPr>
            </w:pPr>
          </w:p>
        </w:tc>
        <w:tc>
          <w:tcPr>
            <w:tcW w:w="553" w:type="dxa"/>
            <w:shd w:val="clear" w:color="auto" w:fill="BFBFBF" w:themeFill="background1" w:themeFillShade="BF"/>
          </w:tcPr>
          <w:p w14:paraId="65C7DE7C" w14:textId="77777777" w:rsidR="00A2208C" w:rsidRPr="00F63B23" w:rsidRDefault="00A2208C" w:rsidP="00D45711">
            <w:pPr>
              <w:spacing w:line="240" w:lineRule="auto"/>
              <w:jc w:val="center"/>
              <w:rPr>
                <w:sz w:val="14"/>
                <w:szCs w:val="18"/>
              </w:rPr>
            </w:pPr>
          </w:p>
        </w:tc>
        <w:tc>
          <w:tcPr>
            <w:tcW w:w="862" w:type="dxa"/>
          </w:tcPr>
          <w:p w14:paraId="3FAF2A17"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F63B23">
              <w:rPr>
                <w:sz w:val="14"/>
                <w:szCs w:val="18"/>
              </w:rPr>
              <w:fldChar w:fldCharType="separate"/>
            </w:r>
            <w:r w:rsidRPr="00F63B23">
              <w:rPr>
                <w:rFonts w:ascii="Calibri" w:hAnsi="Calibri" w:cs="Calibri"/>
                <w:sz w:val="14"/>
              </w:rPr>
              <w:t>(Blum et al., 1991)</w:t>
            </w:r>
            <w:r w:rsidRPr="00F63B23">
              <w:rPr>
                <w:sz w:val="14"/>
                <w:szCs w:val="18"/>
              </w:rPr>
              <w:fldChar w:fldCharType="end"/>
            </w:r>
          </w:p>
        </w:tc>
      </w:tr>
      <w:tr w:rsidR="00A2208C" w14:paraId="57B51131" w14:textId="77777777" w:rsidTr="00D45711">
        <w:tc>
          <w:tcPr>
            <w:tcW w:w="1006" w:type="dxa"/>
          </w:tcPr>
          <w:p w14:paraId="04EB992A" w14:textId="77777777" w:rsidR="00A2208C" w:rsidRPr="00F63B23" w:rsidRDefault="00A2208C" w:rsidP="00D45711">
            <w:pPr>
              <w:spacing w:line="240" w:lineRule="auto"/>
              <w:jc w:val="left"/>
              <w:rPr>
                <w:sz w:val="14"/>
                <w:szCs w:val="18"/>
              </w:rPr>
            </w:pPr>
            <w:r w:rsidRPr="00F63B23">
              <w:rPr>
                <w:sz w:val="14"/>
                <w:szCs w:val="18"/>
              </w:rPr>
              <w:t>1 pop à 10 parents</w:t>
            </w:r>
          </w:p>
        </w:tc>
        <w:tc>
          <w:tcPr>
            <w:tcW w:w="852" w:type="dxa"/>
          </w:tcPr>
          <w:p w14:paraId="5D5FA56A" w14:textId="77777777" w:rsidR="00A2208C" w:rsidRPr="00F63B23" w:rsidRDefault="00A2208C" w:rsidP="00D45711">
            <w:pPr>
              <w:spacing w:line="240" w:lineRule="auto"/>
              <w:jc w:val="left"/>
              <w:rPr>
                <w:sz w:val="14"/>
                <w:szCs w:val="18"/>
              </w:rPr>
            </w:pPr>
            <w:r w:rsidRPr="00F63B23">
              <w:rPr>
                <w:sz w:val="14"/>
                <w:szCs w:val="18"/>
              </w:rPr>
              <w:t>Récurrente sur poids du grain</w:t>
            </w:r>
          </w:p>
        </w:tc>
        <w:tc>
          <w:tcPr>
            <w:tcW w:w="739" w:type="dxa"/>
          </w:tcPr>
          <w:p w14:paraId="3959C673" w14:textId="77777777" w:rsidR="00A2208C" w:rsidRPr="00F63B23" w:rsidRDefault="00A2208C" w:rsidP="00D45711">
            <w:pPr>
              <w:spacing w:line="240" w:lineRule="auto"/>
              <w:jc w:val="center"/>
              <w:rPr>
                <w:sz w:val="14"/>
                <w:szCs w:val="18"/>
              </w:rPr>
            </w:pPr>
            <w:r w:rsidRPr="00F63B23">
              <w:rPr>
                <w:sz w:val="14"/>
                <w:szCs w:val="18"/>
              </w:rPr>
              <w:t>8</w:t>
            </w:r>
          </w:p>
        </w:tc>
        <w:tc>
          <w:tcPr>
            <w:tcW w:w="901" w:type="dxa"/>
          </w:tcPr>
          <w:p w14:paraId="441EF5AE" w14:textId="77777777" w:rsidR="00A2208C" w:rsidRPr="00F63B23" w:rsidRDefault="00A2208C" w:rsidP="00D45711">
            <w:pPr>
              <w:spacing w:line="240" w:lineRule="auto"/>
              <w:jc w:val="center"/>
              <w:rPr>
                <w:sz w:val="14"/>
                <w:szCs w:val="18"/>
              </w:rPr>
            </w:pPr>
            <w:r w:rsidRPr="00F63B23">
              <w:rPr>
                <w:sz w:val="14"/>
                <w:szCs w:val="18"/>
              </w:rPr>
              <w:t>+4.5%/cycle</w:t>
            </w:r>
          </w:p>
        </w:tc>
        <w:tc>
          <w:tcPr>
            <w:tcW w:w="940" w:type="dxa"/>
          </w:tcPr>
          <w:p w14:paraId="72C3EE1F" w14:textId="77777777" w:rsidR="00A2208C" w:rsidRPr="00F63B23" w:rsidRDefault="00A2208C" w:rsidP="00D45711">
            <w:pPr>
              <w:spacing w:line="240" w:lineRule="auto"/>
              <w:jc w:val="center"/>
              <w:rPr>
                <w:sz w:val="14"/>
                <w:szCs w:val="18"/>
              </w:rPr>
            </w:pPr>
            <w:r w:rsidRPr="00F63B23">
              <w:rPr>
                <w:sz w:val="14"/>
                <w:szCs w:val="18"/>
              </w:rPr>
              <w:t>0</w:t>
            </w:r>
          </w:p>
        </w:tc>
        <w:tc>
          <w:tcPr>
            <w:tcW w:w="501" w:type="dxa"/>
            <w:shd w:val="clear" w:color="auto" w:fill="BFBFBF" w:themeFill="background1" w:themeFillShade="BF"/>
          </w:tcPr>
          <w:p w14:paraId="61931A43" w14:textId="77777777" w:rsidR="00A2208C" w:rsidRPr="00F63B23" w:rsidRDefault="00A2208C" w:rsidP="00D45711">
            <w:pPr>
              <w:spacing w:line="240" w:lineRule="auto"/>
              <w:jc w:val="center"/>
              <w:rPr>
                <w:sz w:val="14"/>
                <w:szCs w:val="18"/>
              </w:rPr>
            </w:pPr>
          </w:p>
        </w:tc>
        <w:tc>
          <w:tcPr>
            <w:tcW w:w="786" w:type="dxa"/>
          </w:tcPr>
          <w:p w14:paraId="6363780B" w14:textId="77777777" w:rsidR="00A2208C" w:rsidRPr="00F63B23" w:rsidRDefault="00A2208C" w:rsidP="00D45711">
            <w:pPr>
              <w:spacing w:line="240" w:lineRule="auto"/>
              <w:jc w:val="center"/>
              <w:rPr>
                <w:sz w:val="14"/>
                <w:szCs w:val="18"/>
              </w:rPr>
            </w:pPr>
            <w:r w:rsidRPr="00F63B23">
              <w:rPr>
                <w:sz w:val="14"/>
                <w:szCs w:val="18"/>
              </w:rPr>
              <w:t>+0.5 jour/cycle</w:t>
            </w:r>
          </w:p>
        </w:tc>
        <w:tc>
          <w:tcPr>
            <w:tcW w:w="1043" w:type="dxa"/>
          </w:tcPr>
          <w:p w14:paraId="7A0139ED" w14:textId="77777777" w:rsidR="00A2208C" w:rsidRPr="00F63B23" w:rsidRDefault="00A2208C" w:rsidP="00D45711">
            <w:pPr>
              <w:spacing w:line="240" w:lineRule="auto"/>
              <w:jc w:val="center"/>
              <w:rPr>
                <w:sz w:val="14"/>
                <w:szCs w:val="18"/>
              </w:rPr>
            </w:pPr>
            <w:r w:rsidRPr="00F63B23">
              <w:rPr>
                <w:sz w:val="14"/>
                <w:szCs w:val="18"/>
              </w:rPr>
              <w:t>+8.4 /cycle</w:t>
            </w:r>
          </w:p>
        </w:tc>
        <w:tc>
          <w:tcPr>
            <w:tcW w:w="879" w:type="dxa"/>
          </w:tcPr>
          <w:p w14:paraId="1C182393" w14:textId="77777777" w:rsidR="00A2208C" w:rsidRPr="00F63B23" w:rsidRDefault="00A2208C" w:rsidP="00D45711">
            <w:pPr>
              <w:spacing w:line="240" w:lineRule="auto"/>
              <w:jc w:val="center"/>
              <w:rPr>
                <w:sz w:val="14"/>
                <w:szCs w:val="18"/>
              </w:rPr>
            </w:pPr>
            <w:r w:rsidRPr="00F63B23">
              <w:rPr>
                <w:sz w:val="14"/>
                <w:szCs w:val="18"/>
              </w:rPr>
              <w:t>-0.5/cycle</w:t>
            </w:r>
          </w:p>
        </w:tc>
        <w:tc>
          <w:tcPr>
            <w:tcW w:w="553" w:type="dxa"/>
          </w:tcPr>
          <w:p w14:paraId="65197639" w14:textId="77777777" w:rsidR="00A2208C" w:rsidRPr="00F63B23" w:rsidRDefault="00A2208C" w:rsidP="00D45711">
            <w:pPr>
              <w:spacing w:line="240" w:lineRule="auto"/>
              <w:jc w:val="center"/>
              <w:rPr>
                <w:sz w:val="14"/>
                <w:szCs w:val="18"/>
              </w:rPr>
            </w:pPr>
            <w:r w:rsidRPr="00F63B23">
              <w:rPr>
                <w:sz w:val="14"/>
                <w:szCs w:val="18"/>
              </w:rPr>
              <w:t>0</w:t>
            </w:r>
          </w:p>
        </w:tc>
        <w:tc>
          <w:tcPr>
            <w:tcW w:w="862" w:type="dxa"/>
          </w:tcPr>
          <w:p w14:paraId="1CD94EE9"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F63B23">
              <w:rPr>
                <w:rFonts w:ascii="Cambria Math" w:hAnsi="Cambria Math" w:cs="Cambria Math"/>
                <w:sz w:val="14"/>
                <w:szCs w:val="18"/>
              </w:rPr>
              <w:instrText>∼</w:instrText>
            </w:r>
            <w:r w:rsidRPr="00F63B23">
              <w:rPr>
                <w:sz w:val="14"/>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F63B23">
              <w:rPr>
                <w:sz w:val="14"/>
                <w:szCs w:val="18"/>
              </w:rPr>
              <w:fldChar w:fldCharType="separate"/>
            </w:r>
            <w:r w:rsidRPr="00F63B23">
              <w:rPr>
                <w:rFonts w:ascii="Calibri" w:hAnsi="Calibri" w:cs="Calibri"/>
                <w:sz w:val="14"/>
              </w:rPr>
              <w:t>(Wiersma et al., 2001)</w:t>
            </w:r>
            <w:r w:rsidRPr="00F63B23">
              <w:rPr>
                <w:sz w:val="14"/>
                <w:szCs w:val="18"/>
              </w:rPr>
              <w:fldChar w:fldCharType="end"/>
            </w:r>
          </w:p>
        </w:tc>
      </w:tr>
      <w:tr w:rsidR="00A2208C" w14:paraId="50EF51CA" w14:textId="77777777" w:rsidTr="00D45711">
        <w:tc>
          <w:tcPr>
            <w:tcW w:w="1006" w:type="dxa"/>
          </w:tcPr>
          <w:p w14:paraId="586168C1" w14:textId="77777777" w:rsidR="00A2208C" w:rsidRPr="00F63B23" w:rsidRDefault="00A2208C" w:rsidP="00D45711">
            <w:pPr>
              <w:spacing w:line="240" w:lineRule="auto"/>
              <w:jc w:val="left"/>
              <w:rPr>
                <w:sz w:val="14"/>
                <w:szCs w:val="18"/>
              </w:rPr>
            </w:pPr>
            <w:r w:rsidRPr="00F63B23">
              <w:rPr>
                <w:sz w:val="14"/>
                <w:szCs w:val="18"/>
              </w:rPr>
              <w:lastRenderedPageBreak/>
              <w:t>1 pop à 10 parents</w:t>
            </w:r>
          </w:p>
        </w:tc>
        <w:tc>
          <w:tcPr>
            <w:tcW w:w="852" w:type="dxa"/>
            <w:shd w:val="clear" w:color="auto" w:fill="BFBFBF" w:themeFill="background1" w:themeFillShade="BF"/>
          </w:tcPr>
          <w:p w14:paraId="2BFC99CB" w14:textId="77777777" w:rsidR="00A2208C" w:rsidRPr="00F63B23" w:rsidRDefault="00A2208C" w:rsidP="00D45711">
            <w:pPr>
              <w:spacing w:line="240" w:lineRule="auto"/>
              <w:jc w:val="left"/>
              <w:rPr>
                <w:sz w:val="14"/>
                <w:szCs w:val="18"/>
              </w:rPr>
            </w:pPr>
          </w:p>
        </w:tc>
        <w:tc>
          <w:tcPr>
            <w:tcW w:w="739" w:type="dxa"/>
          </w:tcPr>
          <w:p w14:paraId="14A4C6E2" w14:textId="77777777" w:rsidR="00A2208C" w:rsidRPr="00F63B23" w:rsidRDefault="00A2208C" w:rsidP="00D45711">
            <w:pPr>
              <w:spacing w:line="240" w:lineRule="auto"/>
              <w:jc w:val="center"/>
              <w:rPr>
                <w:sz w:val="14"/>
                <w:szCs w:val="18"/>
              </w:rPr>
            </w:pPr>
            <w:r w:rsidRPr="00F63B23">
              <w:rPr>
                <w:sz w:val="14"/>
                <w:szCs w:val="18"/>
              </w:rPr>
              <w:t>4</w:t>
            </w:r>
          </w:p>
        </w:tc>
        <w:tc>
          <w:tcPr>
            <w:tcW w:w="901" w:type="dxa"/>
          </w:tcPr>
          <w:p w14:paraId="106E802E" w14:textId="77777777" w:rsidR="00A2208C" w:rsidRPr="00F63B23" w:rsidRDefault="00A2208C" w:rsidP="00D45711">
            <w:pPr>
              <w:spacing w:line="240" w:lineRule="auto"/>
              <w:jc w:val="center"/>
              <w:rPr>
                <w:sz w:val="14"/>
                <w:szCs w:val="18"/>
              </w:rPr>
            </w:pPr>
            <w:r w:rsidRPr="00F63B23">
              <w:rPr>
                <w:sz w:val="14"/>
                <w:szCs w:val="18"/>
              </w:rPr>
              <w:t>+7% / cycle</w:t>
            </w:r>
          </w:p>
        </w:tc>
        <w:tc>
          <w:tcPr>
            <w:tcW w:w="940" w:type="dxa"/>
          </w:tcPr>
          <w:p w14:paraId="7A382166" w14:textId="77777777" w:rsidR="00A2208C" w:rsidRPr="00F63B23" w:rsidRDefault="00A2208C" w:rsidP="00D45711">
            <w:pPr>
              <w:spacing w:line="240" w:lineRule="auto"/>
              <w:jc w:val="center"/>
              <w:rPr>
                <w:sz w:val="14"/>
                <w:szCs w:val="18"/>
              </w:rPr>
            </w:pPr>
            <w:r w:rsidRPr="00F63B23">
              <w:rPr>
                <w:sz w:val="14"/>
                <w:szCs w:val="18"/>
              </w:rPr>
              <w:t>0</w:t>
            </w:r>
          </w:p>
        </w:tc>
        <w:tc>
          <w:tcPr>
            <w:tcW w:w="501" w:type="dxa"/>
          </w:tcPr>
          <w:p w14:paraId="56664B34" w14:textId="77777777" w:rsidR="00A2208C" w:rsidRPr="00F63B23" w:rsidRDefault="00A2208C" w:rsidP="00D45711">
            <w:pPr>
              <w:spacing w:line="240" w:lineRule="auto"/>
              <w:jc w:val="center"/>
              <w:rPr>
                <w:sz w:val="14"/>
                <w:szCs w:val="18"/>
              </w:rPr>
            </w:pPr>
            <w:r w:rsidRPr="00F63B23">
              <w:rPr>
                <w:sz w:val="14"/>
                <w:szCs w:val="18"/>
              </w:rPr>
              <w:t>+1% / cycle</w:t>
            </w:r>
          </w:p>
        </w:tc>
        <w:tc>
          <w:tcPr>
            <w:tcW w:w="786" w:type="dxa"/>
          </w:tcPr>
          <w:p w14:paraId="2D5FDB30" w14:textId="77777777" w:rsidR="00A2208C" w:rsidRPr="00F63B23" w:rsidRDefault="00A2208C" w:rsidP="00D45711">
            <w:pPr>
              <w:spacing w:line="240" w:lineRule="auto"/>
              <w:jc w:val="center"/>
              <w:rPr>
                <w:sz w:val="14"/>
                <w:szCs w:val="18"/>
              </w:rPr>
            </w:pPr>
            <w:r w:rsidRPr="00F63B23">
              <w:rPr>
                <w:sz w:val="14"/>
                <w:szCs w:val="18"/>
              </w:rPr>
              <w:t>+2% /cycle</w:t>
            </w:r>
          </w:p>
        </w:tc>
        <w:tc>
          <w:tcPr>
            <w:tcW w:w="1043" w:type="dxa"/>
            <w:shd w:val="clear" w:color="auto" w:fill="BFBFBF" w:themeFill="background1" w:themeFillShade="BF"/>
          </w:tcPr>
          <w:p w14:paraId="51689D59" w14:textId="77777777" w:rsidR="00A2208C" w:rsidRPr="00F63B23" w:rsidRDefault="00A2208C" w:rsidP="00D45711">
            <w:pPr>
              <w:spacing w:line="240" w:lineRule="auto"/>
              <w:jc w:val="center"/>
              <w:rPr>
                <w:sz w:val="14"/>
                <w:szCs w:val="18"/>
              </w:rPr>
            </w:pPr>
          </w:p>
        </w:tc>
        <w:tc>
          <w:tcPr>
            <w:tcW w:w="879" w:type="dxa"/>
          </w:tcPr>
          <w:p w14:paraId="3569422A" w14:textId="77777777" w:rsidR="00A2208C" w:rsidRPr="00F63B23" w:rsidRDefault="00A2208C" w:rsidP="00D45711">
            <w:pPr>
              <w:spacing w:line="240" w:lineRule="auto"/>
              <w:jc w:val="center"/>
              <w:rPr>
                <w:sz w:val="14"/>
                <w:szCs w:val="18"/>
              </w:rPr>
            </w:pPr>
            <w:r w:rsidRPr="00F63B23">
              <w:rPr>
                <w:sz w:val="14"/>
                <w:szCs w:val="18"/>
              </w:rPr>
              <w:t>0</w:t>
            </w:r>
          </w:p>
        </w:tc>
        <w:tc>
          <w:tcPr>
            <w:tcW w:w="553" w:type="dxa"/>
          </w:tcPr>
          <w:p w14:paraId="221C0F24" w14:textId="77777777" w:rsidR="00A2208C" w:rsidRPr="00F63B23" w:rsidRDefault="00A2208C" w:rsidP="00D45711">
            <w:pPr>
              <w:spacing w:line="240" w:lineRule="auto"/>
              <w:jc w:val="center"/>
              <w:rPr>
                <w:sz w:val="14"/>
                <w:szCs w:val="18"/>
              </w:rPr>
            </w:pPr>
            <w:r w:rsidRPr="00F63B23">
              <w:rPr>
                <w:sz w:val="14"/>
                <w:szCs w:val="18"/>
              </w:rPr>
              <w:t>0</w:t>
            </w:r>
          </w:p>
        </w:tc>
        <w:tc>
          <w:tcPr>
            <w:tcW w:w="862" w:type="dxa"/>
          </w:tcPr>
          <w:p w14:paraId="297D8F4D" w14:textId="77777777" w:rsidR="00A2208C" w:rsidRPr="00F63B23" w:rsidRDefault="00A2208C" w:rsidP="00D45711">
            <w:pPr>
              <w:spacing w:line="240" w:lineRule="auto"/>
              <w:jc w:val="left"/>
              <w:rPr>
                <w:sz w:val="14"/>
                <w:szCs w:val="18"/>
              </w:rPr>
            </w:pPr>
            <w:r w:rsidRPr="00F63B23">
              <w:rPr>
                <w:sz w:val="14"/>
                <w:szCs w:val="18"/>
              </w:rPr>
              <w:fldChar w:fldCharType="begin"/>
            </w:r>
            <w:r>
              <w:rPr>
                <w:sz w:val="14"/>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F63B23">
              <w:rPr>
                <w:sz w:val="14"/>
                <w:szCs w:val="18"/>
              </w:rPr>
              <w:fldChar w:fldCharType="separate"/>
            </w:r>
            <w:r w:rsidRPr="00F63B23">
              <w:rPr>
                <w:rFonts w:ascii="Calibri" w:hAnsi="Calibri" w:cs="Calibri"/>
                <w:sz w:val="14"/>
              </w:rPr>
              <w:t>(Busch and Kofoid, 1982)</w:t>
            </w:r>
            <w:r w:rsidRPr="00F63B23">
              <w:rPr>
                <w:sz w:val="14"/>
                <w:szCs w:val="18"/>
              </w:rPr>
              <w:fldChar w:fldCharType="end"/>
            </w:r>
          </w:p>
        </w:tc>
      </w:tr>
      <w:tr w:rsidR="00A2208C" w14:paraId="7F8508CD" w14:textId="77777777" w:rsidTr="00D45711">
        <w:tc>
          <w:tcPr>
            <w:tcW w:w="1006" w:type="dxa"/>
          </w:tcPr>
          <w:p w14:paraId="0821A3E7" w14:textId="77777777" w:rsidR="00A2208C" w:rsidRPr="00F63B23" w:rsidRDefault="00A2208C" w:rsidP="00D45711">
            <w:pPr>
              <w:spacing w:line="240" w:lineRule="auto"/>
              <w:jc w:val="left"/>
              <w:rPr>
                <w:sz w:val="14"/>
                <w:szCs w:val="18"/>
              </w:rPr>
            </w:pPr>
            <w:r>
              <w:rPr>
                <w:sz w:val="14"/>
                <w:szCs w:val="18"/>
              </w:rPr>
              <w:t>1 pop à 10 parents issue de 5 pop biparentales sélectionnées puis intercroisées</w:t>
            </w:r>
          </w:p>
        </w:tc>
        <w:tc>
          <w:tcPr>
            <w:tcW w:w="852" w:type="dxa"/>
          </w:tcPr>
          <w:p w14:paraId="0D998F84" w14:textId="77777777" w:rsidR="00A2208C" w:rsidRPr="00F63B23" w:rsidRDefault="00A2208C" w:rsidP="00D45711">
            <w:pPr>
              <w:spacing w:line="240" w:lineRule="auto"/>
              <w:jc w:val="left"/>
              <w:rPr>
                <w:sz w:val="14"/>
                <w:szCs w:val="18"/>
              </w:rPr>
            </w:pPr>
            <w:r>
              <w:rPr>
                <w:sz w:val="14"/>
                <w:szCs w:val="18"/>
              </w:rPr>
              <w:t>Tamisage grain</w:t>
            </w:r>
          </w:p>
        </w:tc>
        <w:tc>
          <w:tcPr>
            <w:tcW w:w="739" w:type="dxa"/>
          </w:tcPr>
          <w:p w14:paraId="57237014" w14:textId="77777777" w:rsidR="00A2208C" w:rsidRPr="00F63B23" w:rsidRDefault="00A2208C" w:rsidP="00D45711">
            <w:pPr>
              <w:spacing w:line="240" w:lineRule="auto"/>
              <w:jc w:val="center"/>
              <w:rPr>
                <w:sz w:val="14"/>
                <w:szCs w:val="18"/>
              </w:rPr>
            </w:pPr>
            <w:r>
              <w:rPr>
                <w:sz w:val="14"/>
                <w:szCs w:val="18"/>
              </w:rPr>
              <w:t>3</w:t>
            </w:r>
          </w:p>
        </w:tc>
        <w:tc>
          <w:tcPr>
            <w:tcW w:w="901" w:type="dxa"/>
          </w:tcPr>
          <w:p w14:paraId="058F80CB" w14:textId="77777777" w:rsidR="00A2208C" w:rsidRPr="00F63B23" w:rsidRDefault="00A2208C" w:rsidP="00D45711">
            <w:pPr>
              <w:spacing w:line="240" w:lineRule="auto"/>
              <w:jc w:val="center"/>
              <w:rPr>
                <w:sz w:val="14"/>
                <w:szCs w:val="18"/>
              </w:rPr>
            </w:pPr>
            <w:r>
              <w:rPr>
                <w:sz w:val="14"/>
                <w:szCs w:val="18"/>
              </w:rPr>
              <w:t>+</w:t>
            </w:r>
          </w:p>
        </w:tc>
        <w:tc>
          <w:tcPr>
            <w:tcW w:w="940" w:type="dxa"/>
          </w:tcPr>
          <w:p w14:paraId="6D4C90D5" w14:textId="77777777" w:rsidR="00A2208C" w:rsidRPr="00F63B23" w:rsidRDefault="00A2208C" w:rsidP="00D45711">
            <w:pPr>
              <w:spacing w:line="240" w:lineRule="auto"/>
              <w:jc w:val="center"/>
              <w:rPr>
                <w:sz w:val="14"/>
                <w:szCs w:val="18"/>
              </w:rPr>
            </w:pPr>
            <w:r>
              <w:rPr>
                <w:sz w:val="14"/>
                <w:szCs w:val="18"/>
              </w:rPr>
              <w:t>+</w:t>
            </w:r>
          </w:p>
        </w:tc>
        <w:tc>
          <w:tcPr>
            <w:tcW w:w="501" w:type="dxa"/>
            <w:shd w:val="clear" w:color="auto" w:fill="BFBFBF" w:themeFill="background1" w:themeFillShade="BF"/>
          </w:tcPr>
          <w:p w14:paraId="2D5D3836"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6C423AC5"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43D57886" w14:textId="77777777" w:rsidR="00A2208C" w:rsidRPr="00F63B23" w:rsidRDefault="00A2208C" w:rsidP="00D45711">
            <w:pPr>
              <w:spacing w:line="240" w:lineRule="auto"/>
              <w:jc w:val="center"/>
              <w:rPr>
                <w:sz w:val="14"/>
                <w:szCs w:val="18"/>
              </w:rPr>
            </w:pPr>
          </w:p>
        </w:tc>
        <w:tc>
          <w:tcPr>
            <w:tcW w:w="879" w:type="dxa"/>
          </w:tcPr>
          <w:p w14:paraId="6F7D8850" w14:textId="77777777" w:rsidR="00A2208C" w:rsidRPr="00F63B23" w:rsidRDefault="00A2208C" w:rsidP="00D45711">
            <w:pPr>
              <w:spacing w:line="240" w:lineRule="auto"/>
              <w:jc w:val="center"/>
              <w:rPr>
                <w:sz w:val="14"/>
                <w:szCs w:val="18"/>
              </w:rPr>
            </w:pPr>
            <w:r>
              <w:rPr>
                <w:sz w:val="14"/>
                <w:szCs w:val="18"/>
              </w:rPr>
              <w:t>0</w:t>
            </w:r>
          </w:p>
        </w:tc>
        <w:tc>
          <w:tcPr>
            <w:tcW w:w="553" w:type="dxa"/>
          </w:tcPr>
          <w:p w14:paraId="3DE36AE3" w14:textId="77777777" w:rsidR="00A2208C" w:rsidRPr="00F63B23" w:rsidRDefault="00A2208C" w:rsidP="00D45711">
            <w:pPr>
              <w:spacing w:line="240" w:lineRule="auto"/>
              <w:jc w:val="center"/>
              <w:rPr>
                <w:sz w:val="14"/>
                <w:szCs w:val="18"/>
              </w:rPr>
            </w:pPr>
            <w:r>
              <w:rPr>
                <w:sz w:val="14"/>
                <w:szCs w:val="18"/>
              </w:rPr>
              <w:t>+</w:t>
            </w:r>
          </w:p>
        </w:tc>
        <w:tc>
          <w:tcPr>
            <w:tcW w:w="862" w:type="dxa"/>
          </w:tcPr>
          <w:p w14:paraId="588849D3" w14:textId="77777777" w:rsidR="00A2208C" w:rsidRPr="00F63B23" w:rsidRDefault="00A2208C" w:rsidP="00D45711">
            <w:pPr>
              <w:spacing w:line="240" w:lineRule="auto"/>
              <w:jc w:val="left"/>
              <w:rPr>
                <w:sz w:val="14"/>
                <w:szCs w:val="18"/>
              </w:rPr>
            </w:pPr>
            <w:r>
              <w:rPr>
                <w:sz w:val="14"/>
                <w:szCs w:val="18"/>
              </w:rPr>
              <w:fldChar w:fldCharType="begin"/>
            </w:r>
            <w:r>
              <w:rPr>
                <w:sz w:val="14"/>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Pr>
                <w:sz w:val="14"/>
                <w:szCs w:val="18"/>
              </w:rPr>
              <w:fldChar w:fldCharType="separate"/>
            </w:r>
            <w:r w:rsidRPr="00A53F83">
              <w:rPr>
                <w:rFonts w:ascii="Calibri" w:hAnsi="Calibri" w:cs="Calibri"/>
                <w:sz w:val="14"/>
              </w:rPr>
              <w:t>(Sharma et al., 1995)</w:t>
            </w:r>
            <w:r>
              <w:rPr>
                <w:sz w:val="14"/>
                <w:szCs w:val="18"/>
              </w:rPr>
              <w:fldChar w:fldCharType="end"/>
            </w:r>
          </w:p>
        </w:tc>
      </w:tr>
    </w:tbl>
    <w:p w14:paraId="2DAFA8EB" w14:textId="77777777" w:rsidR="00A2208C" w:rsidRDefault="00A2208C" w:rsidP="00A2208C">
      <w:pPr>
        <w:pStyle w:val="Lgende"/>
        <w:spacing w:after="0" w:line="240" w:lineRule="auto"/>
      </w:pPr>
      <w:r>
        <w:t xml:space="preserve">Tableau </w:t>
      </w:r>
      <w:fldSimple w:instr=" SEQ Tableau \* ARABIC ">
        <w:r>
          <w:rPr>
            <w:noProof/>
          </w:rPr>
          <w:t>1</w:t>
        </w:r>
      </w:fldSimple>
      <w:r>
        <w:t xml:space="preserve"> : Résultats d'études sur la sélection massale pour le PMG dans des populations de blé</w:t>
      </w:r>
    </w:p>
    <w:p w14:paraId="46F0105E" w14:textId="77777777" w:rsidR="00A2208C" w:rsidRPr="00781049" w:rsidRDefault="00A2208C" w:rsidP="00A2208C">
      <w:pPr>
        <w:pStyle w:val="Lgende"/>
        <w:spacing w:after="0" w:line="240" w:lineRule="auto"/>
      </w:pPr>
      <w:r w:rsidRPr="00781049">
        <w:t>Rdt = rendement, Prot = taux de protéines. Un "+" indique une augmentation de la valeur du trait après sélection sur le PMG, et un "-" indique une diminution. Pour la précocité "+" = plus précoce et "-" = plus tardif. Lorsque les changements étaient quantifiés en pourcentage, les chiffres apparaissent après le "+" ou le "-". Une case grisée indique l’absence d’information.</w:t>
      </w:r>
    </w:p>
    <w:p w14:paraId="02B0CD8E" w14:textId="77777777" w:rsidR="00A2208C" w:rsidRDefault="00A2208C" w:rsidP="00A2208C"/>
    <w:p w14:paraId="53CA672C" w14:textId="77777777" w:rsidR="00A2208C" w:rsidRPr="00A2208C" w:rsidRDefault="00A2208C" w:rsidP="00A2208C">
      <w:r w:rsidRPr="00A2208C">
        <w:t xml:space="preserve">On constate que dans la majorité des études, la sélection sur grain a eu un effet positif sur le PMG et le rendement en quelques cycles de sélection. Il semble que la taille des plants soit peu affectée, et les effets ne sont pas clairs sur la précocité, le nombre de grains par épi ou le taux de protéines. De plus, les études menées par </w:t>
      </w:r>
      <w:r w:rsidRPr="00A2208C">
        <w:fldChar w:fldCharType="begin"/>
      </w:r>
      <w:r w:rsidRPr="00A2208C">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A2208C">
        <w:rPr>
          <w:rFonts w:ascii="Cambria Math" w:hAnsi="Cambria Math" w:cs="Cambria Math"/>
        </w:rPr>
        <w:instrText>∼</w:instrText>
      </w:r>
      <w:r w:rsidRPr="00A2208C">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A2208C">
        <w:fldChar w:fldCharType="separate"/>
      </w:r>
      <w:r w:rsidRPr="00A2208C">
        <w:t>Wiersma et al. (2001)</w:t>
      </w:r>
      <w:r w:rsidRPr="00A2208C">
        <w:fldChar w:fldCharType="end"/>
      </w:r>
      <w:r w:rsidRPr="00A2208C">
        <w:t xml:space="preserve"> et </w:t>
      </w:r>
      <w:r w:rsidRPr="00A2208C">
        <w:fldChar w:fldCharType="begin"/>
      </w:r>
      <w:r w:rsidRPr="00A2208C">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A2208C">
        <w:fldChar w:fldCharType="separate"/>
      </w:r>
      <w:r w:rsidRPr="00A2208C">
        <w:t>Busch and Kofoid (1982)</w:t>
      </w:r>
      <w:r w:rsidRPr="00A2208C">
        <w:fldChar w:fldCharType="end"/>
      </w:r>
      <w:r w:rsidRPr="00A2208C">
        <w:t xml:space="preserve"> semblent montrer que la sélection est plus efficace pendant les premiers cycles de sélection. </w:t>
      </w:r>
      <w:r w:rsidRPr="00A2208C">
        <w:fldChar w:fldCharType="begin"/>
      </w:r>
      <w:r w:rsidRPr="00A2208C">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A2208C">
        <w:rPr>
          <w:rFonts w:ascii="Cambria Math" w:hAnsi="Cambria Math" w:cs="Cambria Math"/>
        </w:rPr>
        <w:instrText>∼</w:instrText>
      </w:r>
      <w:r w:rsidRPr="00A2208C">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A2208C">
        <w:fldChar w:fldCharType="separate"/>
      </w:r>
      <w:r w:rsidRPr="00A2208C">
        <w:t>Wiersma et al. (2001)</w:t>
      </w:r>
      <w:r w:rsidRPr="00A2208C">
        <w:fldChar w:fldCharType="end"/>
      </w:r>
      <w:r w:rsidRPr="00A2208C">
        <w:t xml:space="preserve"> précisent également que la variance génétique pour le PMG a été fortement réduite par la sélection. Ils ont aussi remarqué que les réponses des traits étaient globalement linéaires au cours des cycles de sélection alors que leurs héritabilités variaient énormément à chaque cycle, ce qui implique que l’héritabilité a eu un mauvais pouvoir prédictif dans leur population. L’étude menée par </w:t>
      </w:r>
      <w:r w:rsidRPr="00A2208C">
        <w:fldChar w:fldCharType="begin"/>
      </w:r>
      <w:r w:rsidRPr="00A2208C">
        <w:instrText xml:space="preserve"> ADDIN ZOTERO_ITEM CSL_CITATION {"citationID":"2yXDkxYh","properties":{"formattedCitation":"(Nass, 1987)","plainCitation":"(Nass, 1987)","dontUpdate":true,"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A2208C">
        <w:fldChar w:fldCharType="separate"/>
      </w:r>
      <w:r w:rsidRPr="00A2208C">
        <w:t>Nass (1987)</w:t>
      </w:r>
      <w:r w:rsidRPr="00A2208C">
        <w:fldChar w:fldCharType="end"/>
      </w:r>
      <w:r w:rsidRPr="00A2208C">
        <w:t xml:space="preserve"> a comparé la sélection sur grain et la sélection sur épi. Leur conclusion a été que la sélection sur grain est plus efficace dans de grandes populations, mais que la sélection sur épi peut être avantageuse dans des populations réduites. Il semble donc que sélectionner sur la taille individuelle du grain permet de faire varier le PMG, et a tendance à aussi faire varier le rendement. Cependant l’effet de cette sélection sur la morphologie des grains individuels, et sur les autres caractéristiques du blé est peu étudié en sélection massale. </w:t>
      </w:r>
    </w:p>
    <w:p w14:paraId="00E93567" w14:textId="315842CF" w:rsidR="00A2208C" w:rsidRPr="00A2208C" w:rsidRDefault="00A2208C" w:rsidP="00A2208C">
      <w:pPr>
        <w:sectPr w:rsidR="00A2208C" w:rsidRPr="00A2208C" w:rsidSect="002E19EB">
          <w:footerReference w:type="default" r:id="rId19"/>
          <w:footnotePr>
            <w:pos w:val="beneathText"/>
          </w:footnotePr>
          <w:pgSz w:w="11906" w:h="16838"/>
          <w:pgMar w:top="1417" w:right="1417" w:bottom="1417" w:left="1417" w:header="720" w:footer="1417" w:gutter="0"/>
          <w:cols w:space="720"/>
          <w:docGrid w:linePitch="299"/>
        </w:sectPr>
      </w:pPr>
    </w:p>
    <w:p w14:paraId="3419E4D0" w14:textId="77777777" w:rsidR="00110323" w:rsidRPr="00EA76C3" w:rsidRDefault="00110323">
      <w:pPr>
        <w:pStyle w:val="----Corpsdetexte----"/>
        <w:rPr>
          <w:rFonts w:ascii="Arial" w:hAnsi="Arial" w:cs="Arial"/>
        </w:rPr>
      </w:pPr>
      <w:r w:rsidRPr="00EA76C3">
        <w:rPr>
          <w:rFonts w:ascii="Arial" w:hAnsi="Arial" w:cs="Arial"/>
        </w:rPr>
        <w:lastRenderedPageBreak/>
        <w:t xml:space="preserve">Cette page est un exemple de page au format paysage. </w:t>
      </w:r>
    </w:p>
    <w:p w14:paraId="606BC312" w14:textId="77777777" w:rsidR="00110323" w:rsidRPr="00EA76C3" w:rsidRDefault="00110323">
      <w:pPr>
        <w:pStyle w:val="----Corpsdetexte----"/>
        <w:rPr>
          <w:rFonts w:ascii="Arial" w:hAnsi="Arial" w:cs="Arial"/>
        </w:rPr>
      </w:pPr>
      <w:r w:rsidRPr="00EA76C3">
        <w:rPr>
          <w:rFonts w:ascii="Arial" w:hAnsi="Arial" w:cs="Arial"/>
        </w:rPr>
        <w:t>La pagination est mise automatiquement et surtout elle est bien orientée.</w:t>
      </w:r>
    </w:p>
    <w:p w14:paraId="21277CA2" w14:textId="77777777" w:rsidR="00110323" w:rsidRPr="00EA76C3" w:rsidRDefault="00110323">
      <w:pPr>
        <w:pStyle w:val="----Corpsdetexte----"/>
        <w:rPr>
          <w:rFonts w:ascii="Arial" w:hAnsi="Arial" w:cs="Arial"/>
        </w:rPr>
      </w:pPr>
      <w:r w:rsidRPr="00EA76C3">
        <w:rPr>
          <w:rFonts w:ascii="Arial" w:hAnsi="Arial" w:cs="Arial"/>
        </w:rPr>
        <w:t xml:space="preserve">N’abusez pas de cette présentation. </w:t>
      </w:r>
    </w:p>
    <w:p w14:paraId="02E50655" w14:textId="77777777" w:rsidR="00110323" w:rsidRPr="00EA76C3" w:rsidRDefault="00110323">
      <w:pPr>
        <w:pStyle w:val="----Corpsdetexte----"/>
        <w:rPr>
          <w:rFonts w:ascii="Arial" w:hAnsi="Arial" w:cs="Arial"/>
        </w:rPr>
      </w:pPr>
      <w:r w:rsidRPr="00EA76C3">
        <w:rPr>
          <w:rFonts w:ascii="Arial" w:hAnsi="Arial" w:cs="Arial"/>
        </w:rPr>
        <w:t>Quel que soit le style de page, il faut toujours essayer d’adapter la forme du message au format utilisé pour l’édition. Prévoir des tableaux et des figures qui restent lisibles sans empiéter sur les marges qui sont réservées au lecteur.</w:t>
      </w:r>
    </w:p>
    <w:p w14:paraId="27309630" w14:textId="77777777" w:rsidR="00110323" w:rsidRPr="00EA76C3" w:rsidRDefault="00110323">
      <w:pPr>
        <w:pStyle w:val="----Corpsdetexte----"/>
        <w:rPr>
          <w:rFonts w:ascii="Arial" w:hAnsi="Arial" w:cs="Arial"/>
        </w:rPr>
      </w:pPr>
    </w:p>
    <w:p w14:paraId="0DFE88D5" w14:textId="77777777" w:rsidR="00110323" w:rsidRDefault="00110323">
      <w:pPr>
        <w:sectPr w:rsidR="00110323">
          <w:footerReference w:type="default" r:id="rId20"/>
          <w:footnotePr>
            <w:pos w:val="beneathText"/>
          </w:footnotePr>
          <w:pgSz w:w="16838" w:h="11906" w:orient="landscape"/>
          <w:pgMar w:top="1701" w:right="1701" w:bottom="2269" w:left="1984" w:header="720" w:footer="1701" w:gutter="0"/>
          <w:cols w:space="720"/>
        </w:sectPr>
      </w:pPr>
    </w:p>
    <w:p w14:paraId="78D4123E" w14:textId="77777777" w:rsidR="00110323" w:rsidRPr="00EA76C3" w:rsidRDefault="00110323">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1"/>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066D0060" w14:textId="77777777" w:rsidR="00EA51B4" w:rsidRPr="00EA51B4" w:rsidRDefault="00DF331B" w:rsidP="00EA51B4">
      <w:pPr>
        <w:pStyle w:val="Bibliographie"/>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EA51B4" w:rsidRPr="00EA51B4">
        <w:rPr>
          <w:rFonts w:ascii="Arial" w:hAnsi="Arial" w:cs="Arial"/>
        </w:rPr>
        <w:t>Andrée, P., Clark, J.K., Levkoe, C.Z., Lowitt, K. (Eds.), 2019. Civil Society and Social Movements in Food System Governance. Taylor &amp; Francis.</w:t>
      </w:r>
    </w:p>
    <w:p w14:paraId="1EB42783" w14:textId="77777777" w:rsidR="00EA51B4" w:rsidRPr="00EA51B4" w:rsidRDefault="00EA51B4" w:rsidP="00EA51B4">
      <w:pPr>
        <w:pStyle w:val="Bibliographie"/>
        <w:rPr>
          <w:rFonts w:ascii="Arial" w:hAnsi="Arial" w:cs="Arial"/>
        </w:rPr>
      </w:pPr>
      <w:r w:rsidRPr="00EA51B4">
        <w:rPr>
          <w:rFonts w:ascii="Arial" w:hAnsi="Arial" w:cs="Arial"/>
        </w:rPr>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005C8EC1" w14:textId="77777777" w:rsidR="00EA51B4" w:rsidRPr="00EA51B4" w:rsidRDefault="00EA51B4" w:rsidP="00EA51B4">
      <w:pPr>
        <w:pStyle w:val="Bibliographie"/>
        <w:rPr>
          <w:rFonts w:ascii="Arial" w:hAnsi="Arial" w:cs="Arial"/>
        </w:rPr>
      </w:pPr>
      <w:r w:rsidRPr="00EA51B4">
        <w:rPr>
          <w:rFonts w:ascii="Arial" w:hAnsi="Arial" w:cs="Arial"/>
        </w:rPr>
        <w:t>Bates, D., Mächler, M., Bolker, B., Walker, S., 2015. Fitting Linear Mixed-Effects Models Using lme4. J. Stat. Softw. 67, 1–48. https://doi.org/10.18637/jss.v067.i01</w:t>
      </w:r>
    </w:p>
    <w:p w14:paraId="79DD447F" w14:textId="77777777" w:rsidR="00EA51B4" w:rsidRPr="00EA51B4" w:rsidRDefault="00EA51B4" w:rsidP="00EA51B4">
      <w:pPr>
        <w:pStyle w:val="Bibliographie"/>
        <w:rPr>
          <w:rFonts w:ascii="Arial" w:hAnsi="Arial" w:cs="Arial"/>
        </w:rPr>
      </w:pPr>
      <w:r w:rsidRPr="00EA51B4">
        <w:rPr>
          <w:rFonts w:ascii="Arial" w:hAnsi="Arial" w:cs="Arial"/>
        </w:rPr>
        <w:t>Blum, A., Shpiler, L., Golan, G., Mayer, J., Sinmena, B., 1991. Mass selection of wheat for grain filling without transient photosynthesis. Euphytica 54, 111–116. https://doi.org/10.1007/BF00145637</w:t>
      </w:r>
    </w:p>
    <w:p w14:paraId="3899B9CB" w14:textId="77777777" w:rsidR="00EA51B4" w:rsidRPr="00EA51B4" w:rsidRDefault="00EA51B4" w:rsidP="00EA51B4">
      <w:pPr>
        <w:pStyle w:val="Bibliographie"/>
        <w:rPr>
          <w:rFonts w:ascii="Arial" w:hAnsi="Arial" w:cs="Arial"/>
        </w:rPr>
      </w:pPr>
      <w:r w:rsidRPr="00EA51B4">
        <w:rPr>
          <w:rFonts w:ascii="Arial" w:hAnsi="Arial" w:cs="Arial"/>
        </w:rPr>
        <w:t>Busch, R.H., Kofoid, K., 1982. Recurrent Selection for Kernel Weight in Spring Wheat. Crop Sci. 22. https://doi.org/10.2135/cropsci1982.0011183X002200030032x</w:t>
      </w:r>
    </w:p>
    <w:p w14:paraId="7C797A22" w14:textId="77777777" w:rsidR="00EA51B4" w:rsidRPr="00EA51B4" w:rsidRDefault="00EA51B4" w:rsidP="00EA51B4">
      <w:pPr>
        <w:pStyle w:val="Bibliographie"/>
        <w:rPr>
          <w:rFonts w:ascii="Arial" w:hAnsi="Arial" w:cs="Arial"/>
        </w:rPr>
      </w:pPr>
      <w:r w:rsidRPr="00EA51B4">
        <w:rPr>
          <w:rFonts w:ascii="Arial" w:hAnsi="Arial" w:cs="Arial"/>
        </w:rPr>
        <w:t>Charmet, G., 2011. Wheat domestication: Lessons for the future. C. R. Biol., On the trail of domestications, migrations and invasions in agriculture 334, 212–220. https://doi.org/10.1016/j.crvi.2010.12.013</w:t>
      </w:r>
    </w:p>
    <w:p w14:paraId="5B4F5EF0" w14:textId="77777777" w:rsidR="00EA51B4" w:rsidRPr="00EA51B4" w:rsidRDefault="00EA51B4" w:rsidP="00EA51B4">
      <w:pPr>
        <w:pStyle w:val="Bibliographie"/>
        <w:rPr>
          <w:rFonts w:ascii="Arial" w:hAnsi="Arial" w:cs="Arial"/>
        </w:rPr>
      </w:pPr>
      <w:r w:rsidRPr="00EA51B4">
        <w:rPr>
          <w:rFonts w:ascii="Arial" w:hAnsi="Arial" w:cs="Arial"/>
        </w:rPr>
        <w:t>Dawson, J.C., Goldringer, I., 2012. Breeding for Genetically Diverse Populations: Variety Mixtures and Evolutionary Populations, in: Organic Crop Breeding. John Wiley &amp; Sons, Ltd, pp. 77–98. https://doi.org/10.1002/9781119945932.ch5</w:t>
      </w:r>
    </w:p>
    <w:p w14:paraId="0EFA0F4E" w14:textId="77777777" w:rsidR="00EA51B4" w:rsidRPr="00EA51B4" w:rsidRDefault="00EA51B4" w:rsidP="00EA51B4">
      <w:pPr>
        <w:pStyle w:val="Bibliographie"/>
        <w:rPr>
          <w:rFonts w:ascii="Arial" w:hAnsi="Arial" w:cs="Arial"/>
        </w:rPr>
      </w:pPr>
      <w:r w:rsidRPr="00EA51B4">
        <w:rPr>
          <w:rFonts w:ascii="Arial" w:hAnsi="Arial" w:cs="Arial"/>
        </w:rPr>
        <w:t>Derera, N.F., Bhatt, G.M., 1972. Effectiveness of mechanical mass selection in wheat (Triticum aestivum L.). Aust. J. Agric. Res. 23, 761–768. https://doi.org/10.1071/ar9720761</w:t>
      </w:r>
    </w:p>
    <w:p w14:paraId="2A29EF51" w14:textId="77777777" w:rsidR="00EA51B4" w:rsidRPr="00EA51B4" w:rsidRDefault="00EA51B4" w:rsidP="00EA51B4">
      <w:pPr>
        <w:pStyle w:val="Bibliographie"/>
        <w:rPr>
          <w:rFonts w:ascii="Arial" w:hAnsi="Arial" w:cs="Arial"/>
        </w:rPr>
      </w:pPr>
      <w:r w:rsidRPr="00EA51B4">
        <w:rPr>
          <w:rFonts w:ascii="Arial" w:hAnsi="Arial" w:cs="Arial"/>
        </w:rPr>
        <w:t>Desclaux, D., Ceccarelli, S., Navazio, J., Coley, M., Trouche, G., Aguirre, S., Weltzien, E., Lançon, J., 2012. Centralized or Decentralized Breeding: The Potentials of Participatory Approaches for Low-Input and Organic Agriculture, in: Organic Crop Breeding. John Wiley &amp; Sons, Ltd, pp. 99–123. https://doi.org/10.1002/9781119945932.ch6</w:t>
      </w:r>
    </w:p>
    <w:p w14:paraId="25CEB0F2" w14:textId="77777777" w:rsidR="00EA51B4" w:rsidRPr="00EA51B4" w:rsidRDefault="00EA51B4" w:rsidP="00EA51B4">
      <w:pPr>
        <w:pStyle w:val="Bibliographie"/>
        <w:rPr>
          <w:rFonts w:ascii="Arial" w:hAnsi="Arial" w:cs="Arial"/>
        </w:rPr>
      </w:pPr>
      <w:r w:rsidRPr="00EA51B4">
        <w:rPr>
          <w:rFonts w:ascii="Arial" w:hAnsi="Arial" w:cs="Arial"/>
        </w:rPr>
        <w:t>Donald, C., 1981. 14 COMPETITIVE PLANTS, COMMUNAL PLANTS, AND YIELD IN WHEAT CROPS. Wheat Sci.-Today Tomorrow 223.</w:t>
      </w:r>
    </w:p>
    <w:p w14:paraId="05670870" w14:textId="77777777" w:rsidR="00EA51B4" w:rsidRPr="00EA51B4" w:rsidRDefault="00EA51B4" w:rsidP="00EA51B4">
      <w:pPr>
        <w:pStyle w:val="Bibliographie"/>
        <w:rPr>
          <w:rFonts w:ascii="Arial" w:hAnsi="Arial" w:cs="Arial"/>
        </w:rPr>
      </w:pPr>
      <w:r w:rsidRPr="00EA51B4">
        <w:rPr>
          <w:rFonts w:ascii="Arial" w:hAnsi="Arial" w:cs="Arial"/>
        </w:rPr>
        <w:t>Finch-Savage, W.E., Bassel, G.W., 2016. Seed vigour and crop establishment: extending performance beyond adaptation. J. Exp. Bot. 67, 567–591. https://doi.org/10.1093/jxb/erv490</w:t>
      </w:r>
    </w:p>
    <w:p w14:paraId="5CBB5FF7" w14:textId="77777777" w:rsidR="00EA51B4" w:rsidRPr="00EA51B4" w:rsidRDefault="00EA51B4" w:rsidP="00EA51B4">
      <w:pPr>
        <w:pStyle w:val="Bibliographie"/>
        <w:rPr>
          <w:rFonts w:ascii="Arial" w:hAnsi="Arial" w:cs="Arial"/>
        </w:rPr>
      </w:pPr>
      <w:r w:rsidRPr="00EA51B4">
        <w:rPr>
          <w:rFonts w:ascii="Arial" w:hAnsi="Arial" w:cs="Arial"/>
        </w:rPr>
        <w:t>GIE Blé dur, 2017. Description et spécificités - GIE Blé dur Description, spécificités du blé dur. GIE Blé Dur. URL https://www.gie-bledur.fr/la-filiere-ble-dur/description-du-ble-dur/ (accessed 6.7.23).</w:t>
      </w:r>
    </w:p>
    <w:p w14:paraId="1B5D782D" w14:textId="77777777" w:rsidR="00EA51B4" w:rsidRPr="00EA51B4" w:rsidRDefault="00EA51B4" w:rsidP="00EA51B4">
      <w:pPr>
        <w:pStyle w:val="Bibliographie"/>
        <w:rPr>
          <w:rFonts w:ascii="Arial" w:hAnsi="Arial" w:cs="Arial"/>
        </w:rPr>
      </w:pPr>
      <w:r w:rsidRPr="00EA51B4">
        <w:rPr>
          <w:rFonts w:ascii="Arial" w:hAnsi="Arial" w:cs="Arial"/>
        </w:rPr>
        <w:t>Houser, M., Stuart, D., 2020. An accelerating treadmill and an overlooked contradiction in industrial agriculture: Climate change and nitrogen fertilizer. J. Agrar. Change 20, 215–237. https://doi.org/10.1111/joac.12341</w:t>
      </w:r>
    </w:p>
    <w:p w14:paraId="6BD809F9" w14:textId="77777777" w:rsidR="00EA51B4" w:rsidRPr="00EA51B4" w:rsidRDefault="00EA51B4" w:rsidP="00EA51B4">
      <w:pPr>
        <w:pStyle w:val="Bibliographie"/>
        <w:rPr>
          <w:rFonts w:ascii="Arial" w:hAnsi="Arial" w:cs="Arial"/>
        </w:rPr>
      </w:pPr>
      <w:r w:rsidRPr="00EA51B4">
        <w:rPr>
          <w:rFonts w:ascii="Arial" w:hAnsi="Arial" w:cs="Arial"/>
        </w:rPr>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5A037510" w14:textId="77777777" w:rsidR="00EA51B4" w:rsidRPr="00EA51B4" w:rsidRDefault="00EA51B4" w:rsidP="00EA51B4">
      <w:pPr>
        <w:pStyle w:val="Bibliographie"/>
        <w:rPr>
          <w:rFonts w:ascii="Arial" w:hAnsi="Arial" w:cs="Arial"/>
        </w:rPr>
      </w:pPr>
      <w:r w:rsidRPr="00EA51B4">
        <w:rPr>
          <w:rFonts w:ascii="Arial" w:hAnsi="Arial" w:cs="Arial"/>
        </w:rPr>
        <w:t>Juroszek, P., von Tiedemann, A., 2013. Climate change and potential future risks through wheat diseases: a review. Eur. J. Plant Pathol. 136, 21–33. https://doi.org/10.1007/s10658-012-0144-9</w:t>
      </w:r>
    </w:p>
    <w:p w14:paraId="51AEDE53" w14:textId="77777777" w:rsidR="00EA51B4" w:rsidRPr="00EA51B4" w:rsidRDefault="00EA51B4" w:rsidP="00EA51B4">
      <w:pPr>
        <w:pStyle w:val="Bibliographie"/>
        <w:rPr>
          <w:rFonts w:ascii="Arial" w:hAnsi="Arial" w:cs="Arial"/>
        </w:rPr>
      </w:pPr>
      <w:r w:rsidRPr="00EA51B4">
        <w:rPr>
          <w:rFonts w:ascii="Arial" w:hAnsi="Arial" w:cs="Arial"/>
        </w:rPr>
        <w:lastRenderedPageBreak/>
        <w:t>Lang, L., Balla, L., Bedo, Z., 1989. Machine mass selection of winter wheat hybrid populations. Novenytermeles Hung.</w:t>
      </w:r>
    </w:p>
    <w:p w14:paraId="3C93E521" w14:textId="77777777" w:rsidR="00EA51B4" w:rsidRPr="00EA51B4" w:rsidRDefault="00EA51B4" w:rsidP="00EA51B4">
      <w:pPr>
        <w:pStyle w:val="Bibliographie"/>
        <w:rPr>
          <w:rFonts w:ascii="Arial" w:hAnsi="Arial" w:cs="Arial"/>
        </w:rPr>
      </w:pPr>
      <w:r w:rsidRPr="00EA51B4">
        <w:rPr>
          <w:rFonts w:ascii="Arial" w:hAnsi="Arial" w:cs="Arial"/>
        </w:rPr>
        <w:t>Nass, H.G., 1987. Selection for grain yield of spring wheat utilizing seed size and other selection criteria. Can. J. Plant Sci. 67, 605–610. https://doi.org/10.4141/cjps87-086</w:t>
      </w:r>
    </w:p>
    <w:p w14:paraId="10C9E7B3" w14:textId="77777777" w:rsidR="00EA51B4" w:rsidRPr="00EA51B4" w:rsidRDefault="00EA51B4" w:rsidP="00EA51B4">
      <w:pPr>
        <w:pStyle w:val="Bibliographie"/>
        <w:rPr>
          <w:rFonts w:ascii="Arial" w:hAnsi="Arial" w:cs="Arial"/>
        </w:rPr>
      </w:pPr>
      <w:r w:rsidRPr="00EA51B4">
        <w:rPr>
          <w:rFonts w:ascii="Arial" w:hAnsi="Arial" w:cs="Arial"/>
        </w:rPr>
        <w:t>Pingali, P.L., 2012. Green Revolution: Impacts, limits, and the path ahead. Proc. Natl. Acad. Sci. 109, 12302–12308. https://doi.org/10.1073/pnas.0912953109</w:t>
      </w:r>
    </w:p>
    <w:p w14:paraId="2CCA8729" w14:textId="77777777" w:rsidR="00EA51B4" w:rsidRPr="00EA51B4" w:rsidRDefault="00EA51B4" w:rsidP="00EA51B4">
      <w:pPr>
        <w:pStyle w:val="Bibliographie"/>
        <w:rPr>
          <w:rFonts w:ascii="Arial" w:hAnsi="Arial" w:cs="Arial"/>
        </w:rPr>
      </w:pPr>
      <w:r w:rsidRPr="00EA51B4">
        <w:rPr>
          <w:rFonts w:ascii="Arial" w:hAnsi="Arial" w:cs="Arial"/>
        </w:rPr>
        <w:t>Rivière, P., Goldringer, I., Berthellot, J.-F., Galic, N., Pin, S., Kochko, P.D., Dawson, J.C., 2015. Response to farmer mass selection in early generation progeny of bread wheat landrace crosses. Renew. Agric. Food Syst. 30, 190–201. https://doi.org/10.1017/S1742170513000343</w:t>
      </w:r>
    </w:p>
    <w:p w14:paraId="70AFEE28" w14:textId="77777777" w:rsidR="00EA51B4" w:rsidRPr="00EA51B4" w:rsidRDefault="00EA51B4" w:rsidP="00EA51B4">
      <w:pPr>
        <w:pStyle w:val="Bibliographie"/>
        <w:rPr>
          <w:rFonts w:ascii="Arial" w:hAnsi="Arial" w:cs="Arial"/>
        </w:rPr>
      </w:pPr>
      <w:r w:rsidRPr="00EA51B4">
        <w:rPr>
          <w:rFonts w:ascii="Arial" w:hAnsi="Arial" w:cs="Arial"/>
        </w:rPr>
        <w:t>Sadras, V.O., 2007. Evolutionary aspects of the trade-off between seed size and number in crops. Field Crops Res. 100, 125–138. https://doi.org/10.1016/j.fcr.2006.07.004</w:t>
      </w:r>
    </w:p>
    <w:p w14:paraId="28507290" w14:textId="77777777" w:rsidR="00EA51B4" w:rsidRPr="00EA51B4" w:rsidRDefault="00EA51B4" w:rsidP="00EA51B4">
      <w:pPr>
        <w:pStyle w:val="Bibliographie"/>
        <w:rPr>
          <w:rFonts w:ascii="Arial" w:hAnsi="Arial" w:cs="Arial"/>
        </w:rPr>
      </w:pPr>
      <w:r w:rsidRPr="00EA51B4">
        <w:rPr>
          <w:rFonts w:ascii="Arial" w:hAnsi="Arial" w:cs="Arial"/>
        </w:rPr>
        <w:t>Sharma, R.C., Tiwary, A.K., Ortiz-Ferrara, G., 2008. Reduction in kernel weight as a potential indirect selection criterion for wheat grain yield under terminal heat stress. Plant Breed. 127, 241–248. https://doi.org/10.1111/j.1439-0523.2007.01460.x</w:t>
      </w:r>
    </w:p>
    <w:p w14:paraId="3147C5DF" w14:textId="77777777" w:rsidR="00EA51B4" w:rsidRPr="00EA51B4" w:rsidRDefault="00EA51B4" w:rsidP="00EA51B4">
      <w:pPr>
        <w:pStyle w:val="Bibliographie"/>
        <w:rPr>
          <w:rFonts w:ascii="Arial" w:hAnsi="Arial" w:cs="Arial"/>
        </w:rPr>
      </w:pPr>
      <w:r w:rsidRPr="00EA51B4">
        <w:rPr>
          <w:rFonts w:ascii="Arial" w:hAnsi="Arial" w:cs="Arial"/>
        </w:rPr>
        <w:t>Sharma, S.K., Singh, K.P., Singh, I., 1995. SELECTION RESPONSES FOR GRAIN WEIGHT IN SOME MASS SELECTED AND INTERMATED POPULATIONS OF WHEAT (TRITICUM AESTIVUM L.). INDIAN J. Genet. PLANT Breed. 55, 365–373.</w:t>
      </w:r>
    </w:p>
    <w:p w14:paraId="297EC166" w14:textId="77777777" w:rsidR="00EA51B4" w:rsidRPr="00EA51B4" w:rsidRDefault="00EA51B4" w:rsidP="00EA51B4">
      <w:pPr>
        <w:pStyle w:val="Bibliographie"/>
        <w:rPr>
          <w:rFonts w:ascii="Arial" w:hAnsi="Arial" w:cs="Arial"/>
        </w:rPr>
      </w:pPr>
      <w:r w:rsidRPr="00EA51B4">
        <w:rPr>
          <w:rFonts w:ascii="Arial" w:hAnsi="Arial" w:cs="Arial"/>
        </w:rPr>
        <w:t>Truncated normal distribution [WWW Document], 2023. . Wikipedia. URL https://en.wikipedia.org/w/index.php?title=Truncated_normal_distribution&amp;oldid=1152823526#cite_note-5 (accessed 6.9.23).</w:t>
      </w:r>
    </w:p>
    <w:p w14:paraId="7ECE212B" w14:textId="77777777" w:rsidR="00EA51B4" w:rsidRPr="00EA51B4" w:rsidRDefault="00EA51B4" w:rsidP="00EA51B4">
      <w:pPr>
        <w:pStyle w:val="Bibliographie"/>
        <w:rPr>
          <w:rFonts w:ascii="Arial" w:hAnsi="Arial" w:cs="Arial"/>
        </w:rPr>
      </w:pPr>
      <w:r w:rsidRPr="00EA51B4">
        <w:rPr>
          <w:rFonts w:ascii="Arial" w:hAnsi="Arial" w:cs="Arial"/>
        </w:rPr>
        <w:t>Wang, J., Vanga, S.K., Saxena, R., Orsat, V., Raghavan, V., 2018. Effect of Climate Change on the Yield of Cereal Crops: A Review. Climate 6, 41. https://doi.org/10.3390/cli6020041</w:t>
      </w:r>
    </w:p>
    <w:p w14:paraId="44DB7AE3" w14:textId="77777777" w:rsidR="00EA51B4" w:rsidRPr="00EA51B4" w:rsidRDefault="00EA51B4" w:rsidP="00EA51B4">
      <w:pPr>
        <w:pStyle w:val="Bibliographie"/>
        <w:rPr>
          <w:rFonts w:ascii="Arial" w:hAnsi="Arial" w:cs="Arial"/>
        </w:rPr>
      </w:pPr>
      <w:r w:rsidRPr="00EA51B4">
        <w:rPr>
          <w:rFonts w:ascii="Arial" w:hAnsi="Arial" w:cs="Arial"/>
        </w:rPr>
        <w:t>Wang, K., Fu, B.X., 2020. Inter-Relationships between Test Weight, Thousand Kernel Weight, Kernel Size Distribution and Their Effects on Durum Wheat Milling, Semolina Composition and Pasta Processing Quality. Foods 9, 1308. https://doi.org/10.3390/foods9091308</w:t>
      </w:r>
    </w:p>
    <w:p w14:paraId="33063181" w14:textId="77777777" w:rsidR="00EA51B4" w:rsidRPr="00EA51B4" w:rsidRDefault="00EA51B4" w:rsidP="00EA51B4">
      <w:pPr>
        <w:pStyle w:val="Bibliographie"/>
        <w:rPr>
          <w:rFonts w:ascii="Arial" w:hAnsi="Arial" w:cs="Arial"/>
        </w:rPr>
      </w:pPr>
      <w:r w:rsidRPr="00EA51B4">
        <w:rPr>
          <w:rFonts w:ascii="Arial" w:hAnsi="Arial" w:cs="Arial"/>
        </w:rPr>
        <w:t>Wiersma, J.J., Busch, R.H., Fulcher, G.G., Hareland, G.A., 2001. Recurrent Selection for Kernel Weight in Spring Wheat. Crop Sci. 41, 999–1005. https://doi.org/10.2135/cropsci2001.414999x</w:t>
      </w:r>
    </w:p>
    <w:p w14:paraId="0FA5EFF1" w14:textId="77777777" w:rsidR="00EA51B4" w:rsidRPr="00EA51B4" w:rsidRDefault="00EA51B4" w:rsidP="00EA51B4">
      <w:pPr>
        <w:pStyle w:val="Bibliographie"/>
        <w:rPr>
          <w:rFonts w:ascii="Arial" w:hAnsi="Arial" w:cs="Arial"/>
        </w:rPr>
      </w:pPr>
      <w:r w:rsidRPr="00EA51B4">
        <w:rPr>
          <w:rFonts w:ascii="Arial" w:hAnsi="Arial" w:cs="Arial"/>
        </w:rPr>
        <w:t>Wilcox, J., Makowski, D., 2014. A meta-analysis of the predicted effects of climate change on wheat yields using simulation studies. Field Crops Res. 156, 180–190. https://doi.org/10.1016/j.fcr.2013.11.008</w:t>
      </w:r>
    </w:p>
    <w:p w14:paraId="6BF2AE5D" w14:textId="77777777" w:rsidR="00EA51B4" w:rsidRPr="00EA51B4" w:rsidRDefault="00EA51B4" w:rsidP="00EA51B4">
      <w:pPr>
        <w:pStyle w:val="Bibliographie"/>
        <w:rPr>
          <w:rFonts w:ascii="Arial" w:hAnsi="Arial" w:cs="Arial"/>
        </w:rPr>
      </w:pPr>
      <w:r w:rsidRPr="00EA51B4">
        <w:rPr>
          <w:rFonts w:ascii="Arial" w:hAnsi="Arial" w:cs="Arial"/>
        </w:rPr>
        <w:t>Zahra, N., Hafeez, M.B., Wahid, A., Al Masruri, M.H., Ullah, A., Siddique, K.H.M., Farooq, M., 2023. Impact of climate change on wheat grain composition and quality. J. Sci. Food Agric. 103, 2745–2751. https://doi.org/10.1002/jsfa.12289</w:t>
      </w:r>
    </w:p>
    <w:p w14:paraId="27DDA452" w14:textId="009D5240"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22"/>
          <w:footnotePr>
            <w:pos w:val="beneathText"/>
          </w:footnotePr>
          <w:pgSz w:w="11906" w:h="16838"/>
          <w:pgMar w:top="1417" w:right="1417" w:bottom="1983" w:left="1417" w:header="720" w:footer="1417" w:gutter="0"/>
          <w:cols w:space="720"/>
        </w:sectPr>
      </w:pPr>
    </w:p>
    <w:p w14:paraId="78A997A2" w14:textId="77777777" w:rsidR="00110323" w:rsidRDefault="00110323">
      <w:pPr>
        <w:pStyle w:val="----Corpsdetexte----"/>
        <w:sectPr w:rsidR="00110323">
          <w:footerReference w:type="default" r:id="rId23"/>
          <w:footnotePr>
            <w:pos w:val="beneathText"/>
          </w:footnotePr>
          <w:pgSz w:w="11906" w:h="16838"/>
          <w:pgMar w:top="1417" w:right="1417" w:bottom="1983" w:left="1417" w:header="720" w:footer="1417" w:gutter="0"/>
          <w:cols w:space="720"/>
        </w:sectPr>
      </w:pPr>
    </w:p>
    <w:p w14:paraId="1D2B1638" w14:textId="77777777" w:rsidR="00110323" w:rsidRPr="00EA76C3" w:rsidRDefault="00110323">
      <w:pPr>
        <w:pStyle w:val="203Titreliminaire"/>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Annexes</w:t>
      </w:r>
    </w:p>
    <w:p w14:paraId="19001945" w14:textId="77777777" w:rsidR="00110323" w:rsidRPr="00EA76C3" w:rsidRDefault="00110323">
      <w:pPr>
        <w:pStyle w:val="----Corpsdetexte----"/>
        <w:rPr>
          <w:rFonts w:ascii="Arial" w:hAnsi="Arial" w:cs="Arial"/>
        </w:rPr>
      </w:pPr>
    </w:p>
    <w:p w14:paraId="33D62503" w14:textId="77777777" w:rsidR="00C216A1" w:rsidRPr="00EA76C3" w:rsidRDefault="00C216A1" w:rsidP="00C216A1">
      <w:pPr>
        <w:pStyle w:val="----Corpsdetexte----"/>
        <w:rPr>
          <w:rFonts w:ascii="Arial" w:hAnsi="Arial" w:cs="Arial"/>
        </w:rPr>
      </w:pPr>
      <w:r w:rsidRPr="00EA76C3">
        <w:rPr>
          <w:rFonts w:ascii="Arial" w:hAnsi="Arial" w:cs="Arial"/>
        </w:rPr>
        <w:t>[Si le nombre des annexes est trop important, on peut faire un sommaire des annexes.]</w:t>
      </w:r>
    </w:p>
    <w:p w14:paraId="3956BFBA" w14:textId="77777777" w:rsidR="00110323" w:rsidRPr="00EA76C3" w:rsidRDefault="00110323">
      <w:pPr>
        <w:pStyle w:val="----Corpsdetexte----"/>
        <w:rPr>
          <w:rFonts w:ascii="Arial" w:hAnsi="Arial" w:cs="Arial"/>
        </w:rPr>
      </w:pPr>
    </w:p>
    <w:p w14:paraId="50062207" w14:textId="77777777" w:rsidR="00110323" w:rsidRDefault="00110323">
      <w:pPr>
        <w:pStyle w:val="----Corpsdetexte----"/>
      </w:pPr>
    </w:p>
    <w:p w14:paraId="1654501F" w14:textId="77777777" w:rsidR="00110323" w:rsidRDefault="00110323">
      <w:pPr>
        <w:pStyle w:val="----Corpsdetexte----"/>
      </w:pPr>
    </w:p>
    <w:p w14:paraId="3B92661E" w14:textId="77777777" w:rsidR="00110323" w:rsidRDefault="00110323">
      <w:pPr>
        <w:pStyle w:val="----Corpsdetexte----"/>
      </w:pPr>
    </w:p>
    <w:p w14:paraId="7A6450DB" w14:textId="77777777" w:rsidR="00110323" w:rsidRDefault="00110323">
      <w:pPr>
        <w:pStyle w:val="----Corpsdetexte----"/>
      </w:pPr>
    </w:p>
    <w:p w14:paraId="757ED818" w14:textId="77777777" w:rsidR="00110323" w:rsidRDefault="00110323">
      <w:pPr>
        <w:pStyle w:val="----Corpsdetexte----"/>
      </w:pPr>
    </w:p>
    <w:p w14:paraId="1E34F859" w14:textId="77777777" w:rsidR="00110323" w:rsidRDefault="00110323">
      <w:pPr>
        <w:pStyle w:val="----Corpsdetexte----"/>
      </w:pPr>
    </w:p>
    <w:p w14:paraId="712829E6" w14:textId="77777777" w:rsidR="00110323" w:rsidRPr="00EA76C3" w:rsidRDefault="00110323">
      <w:pPr>
        <w:pStyle w:val="509TitreAnnexes"/>
        <w:pageBreakBefore/>
        <w:numPr>
          <w:ilvl w:val="0"/>
          <w:numId w:val="6"/>
        </w:numPr>
        <w:tabs>
          <w:tab w:val="left" w:pos="1000"/>
        </w:tabs>
        <w:ind w:left="1000"/>
        <w:rPr>
          <w:rFonts w:cs="Arial"/>
        </w:rPr>
      </w:pPr>
      <w:r w:rsidRPr="00EA76C3">
        <w:rPr>
          <w:rFonts w:cs="Arial"/>
        </w:rPr>
        <w:lastRenderedPageBreak/>
        <w:t>[titre de la première annexe]</w:t>
      </w:r>
    </w:p>
    <w:p w14:paraId="2CDC45E8" w14:textId="77777777" w:rsidR="00110323" w:rsidRPr="00EA76C3" w:rsidRDefault="00110323">
      <w:pPr>
        <w:pStyle w:val="Corpsdetexte"/>
        <w:rPr>
          <w:rFonts w:ascii="Arial" w:hAnsi="Arial" w:cs="Arial"/>
        </w:rPr>
      </w:pPr>
    </w:p>
    <w:p w14:paraId="197297BF" w14:textId="77777777" w:rsidR="000919EE" w:rsidRPr="00EA76C3" w:rsidRDefault="000919EE">
      <w:pPr>
        <w:rPr>
          <w:rFonts w:ascii="Arial" w:hAnsi="Arial" w:cs="Arial"/>
        </w:rPr>
      </w:pPr>
    </w:p>
    <w:p w14:paraId="5C343248" w14:textId="77777777" w:rsidR="000919EE" w:rsidRPr="00EA76C3" w:rsidRDefault="000919EE">
      <w:pPr>
        <w:rPr>
          <w:rFonts w:ascii="Arial" w:hAnsi="Arial" w:cs="Arial"/>
        </w:rPr>
      </w:pPr>
    </w:p>
    <w:p w14:paraId="5979E153" w14:textId="77777777" w:rsidR="00292FC5" w:rsidRPr="00EA76C3" w:rsidRDefault="00292FC5" w:rsidP="00292FC5">
      <w:pPr>
        <w:widowControl/>
        <w:suppressAutoHyphens w:val="0"/>
        <w:spacing w:before="278" w:line="284" w:lineRule="atLeast"/>
        <w:rPr>
          <w:rFonts w:ascii="Arial" w:eastAsia="Times New Roman" w:hAnsi="Arial" w:cs="Arial"/>
        </w:rPr>
      </w:pPr>
      <w:r w:rsidRPr="00EA76C3">
        <w:rPr>
          <w:rFonts w:ascii="Arial" w:eastAsia="Times New Roman" w:hAnsi="Arial" w:cs="Arial"/>
        </w:rPr>
        <w:t>[Les annexes peuvent être numérotées différemment du corps du mémoire.]</w:t>
      </w:r>
    </w:p>
    <w:p w14:paraId="33C61FF2" w14:textId="77777777" w:rsidR="00A54FF8" w:rsidRDefault="00A54FF8">
      <w:pPr>
        <w:sectPr w:rsidR="00A54FF8">
          <w:footerReference w:type="default" r:id="rId24"/>
          <w:footnotePr>
            <w:pos w:val="beneathText"/>
          </w:footnotePr>
          <w:type w:val="continuous"/>
          <w:pgSz w:w="11906" w:h="16838"/>
          <w:pgMar w:top="1417" w:right="1417" w:bottom="1983" w:left="1417" w:header="720" w:footer="1417" w:gutter="0"/>
          <w:cols w:space="720"/>
        </w:sectPr>
      </w:pPr>
    </w:p>
    <w:p w14:paraId="52C444E1" w14:textId="77777777" w:rsidR="00110323" w:rsidRPr="00EA76C3" w:rsidRDefault="00110323">
      <w:pPr>
        <w:pStyle w:val="601Rsumtexte"/>
        <w:rPr>
          <w:rFonts w:ascii="Arial" w:hAnsi="Arial" w:cs="Arial"/>
        </w:rPr>
      </w:pPr>
      <w:r w:rsidRPr="00EA76C3">
        <w:rPr>
          <w:rFonts w:ascii="Arial" w:hAnsi="Arial" w:cs="Arial"/>
        </w:rPr>
        <w:lastRenderedPageBreak/>
        <w:t>[</w:t>
      </w:r>
      <w:r w:rsidR="006100E7" w:rsidRPr="00EA76C3">
        <w:rPr>
          <w:rFonts w:ascii="Arial" w:hAnsi="Arial" w:cs="Arial"/>
        </w:rPr>
        <w:t>M</w:t>
      </w:r>
      <w:r w:rsidRPr="00EA76C3">
        <w:rPr>
          <w:rFonts w:ascii="Arial" w:hAnsi="Arial" w:cs="Arial"/>
        </w:rPr>
        <w:t>odèle de quatrième de couverture pour l'impression papier]</w:t>
      </w:r>
    </w:p>
    <w:p w14:paraId="4E934DE5" w14:textId="77777777" w:rsidR="00110323" w:rsidRPr="00EA76C3" w:rsidRDefault="00110323">
      <w:pPr>
        <w:pStyle w:val="102TitreMmoire"/>
        <w:rPr>
          <w:rFonts w:ascii="Arial" w:hAnsi="Arial" w:cs="Arial"/>
        </w:rPr>
      </w:pPr>
      <w:r w:rsidRPr="00EA76C3">
        <w:rPr>
          <w:rFonts w:ascii="Arial" w:hAnsi="Arial" w:cs="Arial"/>
        </w:rPr>
        <w:t>Résumé</w:t>
      </w:r>
    </w:p>
    <w:p w14:paraId="04202216"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5FC85BF0" w14:textId="77777777" w:rsidR="00110323" w:rsidRPr="00EA76C3" w:rsidRDefault="00110323">
      <w:pPr>
        <w:pStyle w:val="601Rsumtexte"/>
        <w:rPr>
          <w:rFonts w:ascii="Arial" w:hAnsi="Arial" w:cs="Arial"/>
        </w:rPr>
      </w:pPr>
    </w:p>
    <w:p w14:paraId="247BFE00" w14:textId="77777777" w:rsidR="00110323" w:rsidRPr="00EA76C3" w:rsidRDefault="00110323">
      <w:pPr>
        <w:pStyle w:val="602Motscltitre"/>
        <w:rPr>
          <w:rFonts w:cs="Arial"/>
        </w:rPr>
      </w:pPr>
      <w:r w:rsidRPr="00EA76C3">
        <w:rPr>
          <w:rFonts w:cs="Arial"/>
        </w:rPr>
        <w:t xml:space="preserve">Mots clés </w:t>
      </w:r>
    </w:p>
    <w:p w14:paraId="43CC0A7C" w14:textId="77777777" w:rsidR="00110323" w:rsidRPr="00EA76C3" w:rsidRDefault="00110323">
      <w:pPr>
        <w:pStyle w:val="603Motscltexte"/>
        <w:rPr>
          <w:rFonts w:ascii="Arial" w:hAnsi="Arial" w:cs="Arial"/>
        </w:rPr>
      </w:pPr>
      <w:r w:rsidRPr="00EA76C3">
        <w:rPr>
          <w:rFonts w:ascii="Arial" w:hAnsi="Arial" w:cs="Arial"/>
        </w:rPr>
        <w:t>[liste des mots clés en français]</w:t>
      </w:r>
    </w:p>
    <w:p w14:paraId="05BB11A4" w14:textId="77777777" w:rsidR="00F100E5" w:rsidRDefault="00F100E5">
      <w:pPr>
        <w:pStyle w:val="603Motscltexte"/>
      </w:pPr>
    </w:p>
    <w:p w14:paraId="74A064D7" w14:textId="77777777" w:rsidR="00110323" w:rsidRDefault="00110323">
      <w:pPr>
        <w:pStyle w:val="603Motscltexte"/>
      </w:pPr>
    </w:p>
    <w:p w14:paraId="48498903" w14:textId="77777777" w:rsidR="00110323" w:rsidRDefault="00110323">
      <w:pPr>
        <w:pStyle w:val="Corpsdetexte"/>
      </w:pPr>
    </w:p>
    <w:p w14:paraId="481A0A23" w14:textId="77777777" w:rsidR="00110323" w:rsidRDefault="00110323">
      <w:pPr>
        <w:pStyle w:val="Corpsdetexte"/>
      </w:pPr>
    </w:p>
    <w:p w14:paraId="2A03B696" w14:textId="77777777" w:rsidR="00110323" w:rsidRDefault="00110323">
      <w:pPr>
        <w:pStyle w:val="Corpsdetexte"/>
      </w:pPr>
    </w:p>
    <w:p w14:paraId="6B80521C" w14:textId="77777777" w:rsidR="00110323" w:rsidRDefault="00110323">
      <w:pPr>
        <w:pStyle w:val="Corpsdetexte"/>
      </w:pPr>
    </w:p>
    <w:p w14:paraId="34DAF029" w14:textId="77777777" w:rsidR="00110323" w:rsidRDefault="00110323">
      <w:pPr>
        <w:pStyle w:val="Corpsdetexte"/>
      </w:pPr>
    </w:p>
    <w:p w14:paraId="4E3C35A0" w14:textId="77777777" w:rsidR="00110323" w:rsidRDefault="00110323">
      <w:pPr>
        <w:pStyle w:val="Corpsdetexte"/>
      </w:pPr>
    </w:p>
    <w:p w14:paraId="76E22811" w14:textId="77777777" w:rsidR="00110323" w:rsidRDefault="00110323">
      <w:pPr>
        <w:pStyle w:val="Corpsdetexte"/>
      </w:pPr>
    </w:p>
    <w:p w14:paraId="5D28186C" w14:textId="77777777" w:rsidR="00110323" w:rsidRDefault="00110323">
      <w:pPr>
        <w:pStyle w:val="Corpsdetexte"/>
      </w:pPr>
    </w:p>
    <w:p w14:paraId="663DD800" w14:textId="77777777" w:rsidR="00110323" w:rsidRDefault="00110323">
      <w:pPr>
        <w:pStyle w:val="Corpsdetexte"/>
      </w:pPr>
    </w:p>
    <w:p w14:paraId="6D945FFF" w14:textId="77777777" w:rsidR="00110323" w:rsidRDefault="00110323">
      <w:pPr>
        <w:pStyle w:val="Corpsdetexte"/>
      </w:pPr>
    </w:p>
    <w:p w14:paraId="7033BE55" w14:textId="77777777" w:rsidR="00110323" w:rsidRDefault="00110323">
      <w:pPr>
        <w:pStyle w:val="Corpsdetexte"/>
      </w:pPr>
    </w:p>
    <w:p w14:paraId="0C19B719" w14:textId="77777777" w:rsidR="00110323" w:rsidRDefault="00110323">
      <w:pPr>
        <w:pStyle w:val="Corpsdetexte"/>
      </w:pPr>
    </w:p>
    <w:p w14:paraId="5191E311" w14:textId="77777777" w:rsidR="00110323" w:rsidRDefault="00110323">
      <w:pPr>
        <w:pStyle w:val="Corpsdetexte"/>
      </w:pPr>
    </w:p>
    <w:p w14:paraId="64C0EABA" w14:textId="77777777" w:rsidR="00110323" w:rsidRDefault="00110323">
      <w:pPr>
        <w:pStyle w:val="Corpsdetexte"/>
      </w:pPr>
    </w:p>
    <w:p w14:paraId="57F9BC75" w14:textId="77777777" w:rsidR="00110323" w:rsidRDefault="00110323">
      <w:pPr>
        <w:pStyle w:val="Corpsdetexte"/>
      </w:pPr>
    </w:p>
    <w:p w14:paraId="22BFBB02" w14:textId="77777777" w:rsidR="00110323" w:rsidRPr="00EA76C3" w:rsidRDefault="00110323">
      <w:pPr>
        <w:pStyle w:val="Corpsdetexte"/>
        <w:rPr>
          <w:rFonts w:ascii="Arial" w:hAnsi="Arial" w:cs="Arial"/>
        </w:rPr>
      </w:pPr>
    </w:p>
    <w:p w14:paraId="307601C9" w14:textId="77777777" w:rsidR="00110323" w:rsidRPr="00EA76C3" w:rsidRDefault="00110323">
      <w:pPr>
        <w:pStyle w:val="Corpsdetexte"/>
        <w:rPr>
          <w:rFonts w:ascii="Arial" w:hAnsi="Arial" w:cs="Arial"/>
        </w:rPr>
      </w:pPr>
      <w:r w:rsidRPr="00EA76C3">
        <w:rPr>
          <w:rFonts w:ascii="Arial" w:hAnsi="Arial" w:cs="Arial"/>
        </w:rPr>
        <w:t xml:space="preserve">Pour citer </w:t>
      </w:r>
      <w:r w:rsidR="001D4795" w:rsidRPr="00EA76C3">
        <w:rPr>
          <w:rFonts w:ascii="Arial" w:hAnsi="Arial" w:cs="Arial"/>
        </w:rPr>
        <w:t>ce document</w:t>
      </w:r>
      <w:r w:rsidRPr="00EA76C3">
        <w:rPr>
          <w:rFonts w:ascii="Arial" w:hAnsi="Arial" w:cs="Arial"/>
        </w:rPr>
        <w:t> : [Nom, Prénom, année de soutenance (AAAA). Titre du rapport ou du mémoire. Type de document, diplôme, spécialité</w:t>
      </w:r>
      <w:r w:rsidR="00AE01B7" w:rsidRPr="00EA76C3">
        <w:rPr>
          <w:rFonts w:ascii="Arial" w:hAnsi="Arial" w:cs="Arial"/>
        </w:rPr>
        <w:t>, option</w:t>
      </w:r>
      <w:r w:rsidRPr="00EA76C3">
        <w:rPr>
          <w:rFonts w:ascii="Arial" w:hAnsi="Arial" w:cs="Arial"/>
        </w:rPr>
        <w:t xml:space="preserve">, </w:t>
      </w:r>
      <w:r w:rsidR="00282E2D" w:rsidRPr="00EA76C3">
        <w:rPr>
          <w:rFonts w:ascii="Arial" w:hAnsi="Arial" w:cs="Arial"/>
        </w:rPr>
        <w:t xml:space="preserve">Institut Agro | </w:t>
      </w:r>
      <w:r w:rsidRPr="00EA76C3">
        <w:rPr>
          <w:rFonts w:ascii="Arial" w:hAnsi="Arial" w:cs="Arial"/>
        </w:rPr>
        <w:t>Montpellier SupAgro. Nombre de pages.]</w:t>
      </w:r>
    </w:p>
    <w:p w14:paraId="3A2F4F7E" w14:textId="77777777" w:rsidR="00110323" w:rsidRPr="00EA76C3" w:rsidRDefault="00110323">
      <w:pPr>
        <w:pStyle w:val="Corpsdetexte"/>
        <w:rPr>
          <w:rFonts w:ascii="Arial" w:hAnsi="Arial" w:cs="Arial"/>
        </w:rPr>
      </w:pPr>
    </w:p>
    <w:p w14:paraId="44095596" w14:textId="77777777" w:rsidR="00282E2D" w:rsidRPr="00EA76C3" w:rsidRDefault="00282E2D" w:rsidP="00D16EF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SupAgro, 2 place Pierre Viala, 34060 Montpellier cedex 02. </w:t>
      </w:r>
      <w:r w:rsidR="00D16EFD" w:rsidRPr="00D16EFD">
        <w:rPr>
          <w:rFonts w:ascii="Arial" w:hAnsi="Arial" w:cs="Arial"/>
          <w:szCs w:val="22"/>
        </w:rPr>
        <w:t xml:space="preserve">https://www.institut-agro-montpellier.fr/ </w:t>
      </w:r>
      <w:r w:rsidRPr="00EA76C3">
        <w:rPr>
          <w:rFonts w:ascii="Arial" w:hAnsi="Arial" w:cs="Arial"/>
        </w:rPr>
        <w:br w:type="page"/>
      </w:r>
    </w:p>
    <w:p w14:paraId="352539E7" w14:textId="77777777" w:rsidR="00110323" w:rsidRPr="00EA76C3" w:rsidRDefault="00F100E5" w:rsidP="00503BE2">
      <w:pPr>
        <w:pStyle w:val="Corpsdetexte"/>
        <w:jc w:val="center"/>
        <w:rPr>
          <w:rFonts w:ascii="Arial" w:hAnsi="Arial" w:cs="Arial"/>
        </w:rPr>
      </w:pPr>
      <w:r w:rsidRPr="00EA76C3">
        <w:rPr>
          <w:rFonts w:ascii="Arial" w:hAnsi="Arial" w:cs="Arial"/>
        </w:rPr>
        <w:lastRenderedPageBreak/>
        <w:t xml:space="preserve">Exemples de logos </w:t>
      </w:r>
      <w:r w:rsidR="004C24DE" w:rsidRPr="00EA76C3">
        <w:rPr>
          <w:rFonts w:ascii="Arial" w:hAnsi="Arial" w:cs="Arial"/>
        </w:rPr>
        <w:t>des établissements partenaires</w:t>
      </w:r>
      <w:r w:rsidR="000105A0" w:rsidRPr="00EA76C3">
        <w:rPr>
          <w:rFonts w:ascii="Arial" w:hAnsi="Arial" w:cs="Arial"/>
        </w:rPr>
        <w:t xml:space="preserve"> </w:t>
      </w:r>
      <w:r w:rsidR="00B948A7" w:rsidRPr="00EA76C3">
        <w:rPr>
          <w:rFonts w:ascii="Arial" w:hAnsi="Arial" w:cs="Arial"/>
        </w:rPr>
        <w:t xml:space="preserve">ou des structures d’accueil à </w:t>
      </w:r>
      <w:r w:rsidR="000105A0" w:rsidRPr="00EA76C3">
        <w:rPr>
          <w:rFonts w:ascii="Arial" w:hAnsi="Arial" w:cs="Arial"/>
        </w:rPr>
        <w:t>rajouter le cas échéant sur la page de couverture</w:t>
      </w:r>
    </w:p>
    <w:p w14:paraId="702B27A9" w14:textId="77777777" w:rsidR="00F100E5" w:rsidRPr="00EA76C3" w:rsidRDefault="00F100E5">
      <w:pPr>
        <w:pStyle w:val="Corpsdetexte"/>
        <w:rPr>
          <w:rFonts w:ascii="Arial" w:hAnsi="Arial" w:cs="Arial"/>
        </w:rPr>
      </w:pPr>
    </w:p>
    <w:p w14:paraId="429D68F1" w14:textId="77777777" w:rsidR="00F100E5" w:rsidRPr="00EA76C3" w:rsidRDefault="00F100E5">
      <w:pPr>
        <w:pStyle w:val="Corpsdetexte"/>
        <w:rPr>
          <w:rFonts w:ascii="Arial" w:hAnsi="Arial" w:cs="Arial"/>
        </w:rPr>
      </w:pPr>
    </w:p>
    <w:p w14:paraId="2BCFCAC8" w14:textId="77777777" w:rsidR="00F100E5" w:rsidRPr="00EA76C3" w:rsidRDefault="00F100E5" w:rsidP="00F100E5">
      <w:pPr>
        <w:pStyle w:val="Titredetableau"/>
        <w:rPr>
          <w:rFonts w:ascii="Arial" w:hAnsi="Arial" w:cs="Arial"/>
        </w:rPr>
      </w:pPr>
      <w:r w:rsidRPr="00EA76C3">
        <w:rPr>
          <w:rFonts w:ascii="Arial" w:hAnsi="Arial" w:cs="Arial"/>
        </w:rPr>
        <w:t>Logos partenaires</w:t>
      </w:r>
    </w:p>
    <w:p w14:paraId="5DA31D57" w14:textId="77777777" w:rsidR="00F100E5" w:rsidRDefault="00F100E5" w:rsidP="00F100E5"/>
    <w:p w14:paraId="55A985C5" w14:textId="77777777" w:rsidR="00F100E5" w:rsidRDefault="00F100E5" w:rsidP="00F100E5"/>
    <w:p w14:paraId="637DB75F" w14:textId="77777777" w:rsidR="00F100E5" w:rsidRDefault="007017E7" w:rsidP="00F100E5">
      <w:r>
        <w:rPr>
          <w:noProof/>
        </w:rPr>
        <w:drawing>
          <wp:inline distT="0" distB="0" distL="0" distR="0" wp14:anchorId="7F947A83" wp14:editId="7E2CF284">
            <wp:extent cx="2231104" cy="6572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agrotech_SBL_RVB"/>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2231104" cy="657225"/>
                    </a:xfrm>
                    <a:prstGeom prst="rect">
                      <a:avLst/>
                    </a:prstGeom>
                    <a:noFill/>
                    <a:ln>
                      <a:noFill/>
                    </a:ln>
                  </pic:spPr>
                </pic:pic>
              </a:graphicData>
            </a:graphic>
          </wp:inline>
        </w:drawing>
      </w:r>
    </w:p>
    <w:p w14:paraId="68F0AB6C" w14:textId="77777777" w:rsidR="00F100E5" w:rsidRDefault="00F100E5" w:rsidP="00F100E5"/>
    <w:p w14:paraId="73ED4E5C" w14:textId="77777777" w:rsidR="003712FF" w:rsidRDefault="003712FF" w:rsidP="00F100E5"/>
    <w:p w14:paraId="71E4107C" w14:textId="77777777" w:rsidR="00F100E5" w:rsidRDefault="003712FF" w:rsidP="00F100E5">
      <w:r>
        <w:rPr>
          <w:noProof/>
        </w:rPr>
        <w:drawing>
          <wp:inline distT="0" distB="0" distL="0" distR="0" wp14:anchorId="1D60A6C5" wp14:editId="1FEA8DF0">
            <wp:extent cx="1633465" cy="571500"/>
            <wp:effectExtent l="0" t="0" r="508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agrocampus-ouest.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633465" cy="571500"/>
                    </a:xfrm>
                    <a:prstGeom prst="rect">
                      <a:avLst/>
                    </a:prstGeom>
                    <a:noFill/>
                    <a:ln>
                      <a:noFill/>
                    </a:ln>
                  </pic:spPr>
                </pic:pic>
              </a:graphicData>
            </a:graphic>
          </wp:inline>
        </w:drawing>
      </w:r>
    </w:p>
    <w:p w14:paraId="555968FF" w14:textId="77777777" w:rsidR="00F100E5" w:rsidRDefault="00F100E5" w:rsidP="00F100E5"/>
    <w:p w14:paraId="621DD387" w14:textId="77777777" w:rsidR="00F100E5" w:rsidRDefault="00F100E5" w:rsidP="00F100E5"/>
    <w:p w14:paraId="2D48DA87" w14:textId="77777777" w:rsidR="00F100E5" w:rsidRDefault="00F100E5" w:rsidP="00F100E5"/>
    <w:p w14:paraId="5EF449E1" w14:textId="77777777" w:rsidR="00F100E5" w:rsidRDefault="007017E7" w:rsidP="00F100E5">
      <w:r w:rsidRPr="00ED5DB1">
        <w:rPr>
          <w:noProof/>
        </w:rPr>
        <w:drawing>
          <wp:inline distT="0" distB="0" distL="0" distR="0" wp14:anchorId="0453F6C6" wp14:editId="242EC174">
            <wp:extent cx="1085850" cy="1085850"/>
            <wp:effectExtent l="0" t="0" r="0" b="0"/>
            <wp:docPr id="4"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Bordeaux Sciences Agro"/>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85850" cy="1085850"/>
                    </a:xfrm>
                    <a:prstGeom prst="rect">
                      <a:avLst/>
                    </a:prstGeom>
                    <a:noFill/>
                    <a:ln>
                      <a:noFill/>
                    </a:ln>
                  </pic:spPr>
                </pic:pic>
              </a:graphicData>
            </a:graphic>
          </wp:inline>
        </w:drawing>
      </w:r>
    </w:p>
    <w:p w14:paraId="5CC31899" w14:textId="77777777" w:rsidR="00F100E5" w:rsidRDefault="00F100E5" w:rsidP="00F100E5"/>
    <w:p w14:paraId="439399F2" w14:textId="77777777" w:rsidR="00F100E5" w:rsidRDefault="00F100E5">
      <w:pPr>
        <w:pStyle w:val="Corpsdetexte"/>
      </w:pPr>
    </w:p>
    <w:p w14:paraId="1085B621" w14:textId="77777777" w:rsidR="009659D8" w:rsidRDefault="009659D8">
      <w:pPr>
        <w:pStyle w:val="Corpsdetexte"/>
      </w:pPr>
    </w:p>
    <w:p w14:paraId="74A8C1F6" w14:textId="77777777" w:rsidR="009659D8" w:rsidRDefault="009659D8">
      <w:pPr>
        <w:pStyle w:val="Corpsdetexte"/>
      </w:pPr>
      <w:r>
        <w:object w:dxaOrig="3375" w:dyaOrig="945" w14:anchorId="30C04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75pt;height:41.45pt" o:ole="">
            <v:imagedata r:id="rId28" o:title=""/>
          </v:shape>
          <o:OLEObject Type="Embed" ProgID="MSPhotoEd.3" ShapeID="_x0000_i1025" DrawAspect="Content" ObjectID="_1753020946" r:id="rId29"/>
        </w:object>
      </w:r>
    </w:p>
    <w:p w14:paraId="0926007E" w14:textId="77777777" w:rsidR="009659D8" w:rsidRDefault="009659D8">
      <w:pPr>
        <w:pStyle w:val="Corpsdetexte"/>
      </w:pPr>
    </w:p>
    <w:p w14:paraId="11ED9AA6" w14:textId="77777777" w:rsidR="00B66195" w:rsidRDefault="00B66195">
      <w:pPr>
        <w:pStyle w:val="Corpsdetexte"/>
      </w:pPr>
    </w:p>
    <w:p w14:paraId="6352809C" w14:textId="77777777" w:rsidR="009659D8" w:rsidRDefault="007017E7">
      <w:pPr>
        <w:pStyle w:val="Corpsdetexte"/>
      </w:pPr>
      <w:r w:rsidRPr="00ED5DB1">
        <w:rPr>
          <w:noProof/>
        </w:rPr>
        <w:drawing>
          <wp:inline distT="0" distB="0" distL="0" distR="0" wp14:anchorId="5BCF61A0" wp14:editId="3DE11995">
            <wp:extent cx="1266825" cy="403915"/>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Logotype-INRA-pantone377"/>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1266825" cy="403915"/>
                    </a:xfrm>
                    <a:prstGeom prst="rect">
                      <a:avLst/>
                    </a:prstGeom>
                    <a:noFill/>
                    <a:ln>
                      <a:noFill/>
                    </a:ln>
                  </pic:spPr>
                </pic:pic>
              </a:graphicData>
            </a:graphic>
          </wp:inline>
        </w:drawing>
      </w:r>
    </w:p>
    <w:sectPr w:rsidR="009659D8">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bienvenu" w:date="2023-06-12T16:38:00Z" w:initials="b">
    <w:p w14:paraId="0AF878FF" w14:textId="77777777" w:rsidR="00D45711" w:rsidRDefault="00D45711" w:rsidP="001E07CB">
      <w:pPr>
        <w:pStyle w:val="Commentaire"/>
      </w:pPr>
      <w:r>
        <w:rPr>
          <w:rStyle w:val="Marquedecommentaire"/>
        </w:rPr>
        <w:annotationRef/>
      </w:r>
      <w:r>
        <w:t>Plus de détails sur le spectro en annexe ?</w:t>
      </w:r>
    </w:p>
  </w:comment>
  <w:comment w:id="2" w:author="bienvenu" w:date="2023-06-12T16:39:00Z" w:initials="b">
    <w:p w14:paraId="79469477" w14:textId="77777777" w:rsidR="00D45711" w:rsidRDefault="00D45711" w:rsidP="001E07CB">
      <w:pPr>
        <w:pStyle w:val="Commentaire"/>
      </w:pPr>
      <w:r>
        <w:rPr>
          <w:rStyle w:val="Marquedecommentaire"/>
        </w:rPr>
        <w:annotationRef/>
      </w:r>
      <w:r>
        <w:t>Détails de la machine et des caractères mesurés en annexe ?</w:t>
      </w:r>
    </w:p>
  </w:comment>
  <w:comment w:id="3" w:author="bienvenu" w:date="2023-06-19T14:47:00Z" w:initials="b">
    <w:p w14:paraId="23BAA486" w14:textId="77777777" w:rsidR="00D45711" w:rsidRDefault="00D45711" w:rsidP="001E07CB">
      <w:pPr>
        <w:pStyle w:val="Commentaire"/>
      </w:pPr>
      <w:r>
        <w:rPr>
          <w:rStyle w:val="Marquedecommentaire"/>
        </w:rPr>
        <w:annotationRef/>
      </w:r>
      <w:r>
        <w:t>Préciser date de semis de la luzerne</w:t>
      </w:r>
    </w:p>
  </w:comment>
  <w:comment w:id="4" w:author="bienvenu" w:date="2023-06-19T14:47:00Z" w:initials="b">
    <w:p w14:paraId="4A4675EE" w14:textId="77777777" w:rsidR="00D45711" w:rsidRDefault="00D45711" w:rsidP="001E07CB">
      <w:pPr>
        <w:pStyle w:val="Commentaire"/>
      </w:pPr>
      <w:r>
        <w:rPr>
          <w:rStyle w:val="Marquedecommentaire"/>
        </w:rPr>
        <w:annotationRef/>
      </w:r>
      <w:r>
        <w:t>Préciser l’itk (date de semis, ferti etc…)</w:t>
      </w:r>
    </w:p>
  </w:comment>
  <w:comment w:id="5" w:author="bienvenu" w:date="2023-06-12T16:40:00Z" w:initials="b">
    <w:p w14:paraId="0C270FB8" w14:textId="77777777" w:rsidR="00D45711" w:rsidRDefault="00D45711" w:rsidP="001E07CB">
      <w:pPr>
        <w:pStyle w:val="Commentaire"/>
      </w:pPr>
      <w:r>
        <w:rPr>
          <w:rStyle w:val="Marquedecommentaire"/>
        </w:rPr>
        <w:annotationRef/>
      </w:r>
      <w:r>
        <w:t>A modifier en fonction du spectro utilisé</w:t>
      </w:r>
    </w:p>
  </w:comment>
  <w:comment w:id="6" w:author="bienvenu" w:date="2023-06-19T16:05:00Z" w:initials="b">
    <w:p w14:paraId="5192BAAB" w14:textId="77777777" w:rsidR="00D45711" w:rsidRDefault="00D45711" w:rsidP="001E07CB">
      <w:pPr>
        <w:pStyle w:val="Commentaire"/>
      </w:pPr>
      <w:r>
        <w:rPr>
          <w:rStyle w:val="Marquedecommentaire"/>
        </w:rPr>
        <w:annotationRef/>
      </w:r>
      <w:r>
        <w:t>A voir en fonction de ce qu’on fait réellement pour avoir ces infos.</w:t>
      </w:r>
    </w:p>
  </w:comment>
  <w:comment w:id="7" w:author="bienvenu" w:date="2023-06-12T16:42:00Z" w:initials="b">
    <w:p w14:paraId="05100E23" w14:textId="77777777" w:rsidR="00D45711" w:rsidRDefault="00D45711" w:rsidP="001E07CB">
      <w:pPr>
        <w:pStyle w:val="Commentaire"/>
      </w:pPr>
      <w:r>
        <w:rPr>
          <w:rStyle w:val="Marquedecommentaire"/>
        </w:rPr>
        <w:annotationRef/>
      </w:r>
      <w:r>
        <w:t>Bac par bac ? tout ensemble ?</w:t>
      </w:r>
    </w:p>
  </w:comment>
  <w:comment w:id="8" w:author="bienvenu" w:date="2023-06-13T14:42:00Z" w:initials="b">
    <w:p w14:paraId="53FB0A4A" w14:textId="77777777" w:rsidR="00D45711" w:rsidRDefault="00D45711" w:rsidP="001E07CB">
      <w:pPr>
        <w:pStyle w:val="Commentaire"/>
      </w:pPr>
      <w:r>
        <w:rPr>
          <w:rStyle w:val="Marquedecommentaire"/>
        </w:rPr>
        <w:annotationRef/>
      </w:r>
      <w:r>
        <w:t>A compléter et préciser au fil des analyses</w:t>
      </w:r>
    </w:p>
  </w:comment>
  <w:comment w:id="9" w:author="bienvenu" w:date="2023-06-12T16:44:00Z" w:initials="b">
    <w:p w14:paraId="60C68DDA" w14:textId="77777777" w:rsidR="00D45711" w:rsidRDefault="00D45711" w:rsidP="001E07CB">
      <w:pPr>
        <w:pStyle w:val="Commentaire"/>
      </w:pPr>
      <w:r>
        <w:rPr>
          <w:rStyle w:val="Marquedecommentaire"/>
        </w:rPr>
        <w:annotationRef/>
      </w:r>
      <w:r>
        <w:t>Micro parcelle par micro parcelle ? tout ensemble ?</w:t>
      </w:r>
    </w:p>
  </w:comment>
  <w:comment w:id="10" w:author="bienvenu" w:date="2023-06-12T16:47:00Z" w:initials="b">
    <w:p w14:paraId="3C3CBD49" w14:textId="77777777" w:rsidR="00D45711" w:rsidRDefault="00D45711" w:rsidP="001E07CB">
      <w:pPr>
        <w:pStyle w:val="Commentaire"/>
      </w:pPr>
      <w:r>
        <w:rPr>
          <w:rStyle w:val="Marquedecommentaire"/>
        </w:rPr>
        <w:annotationRef/>
      </w:r>
      <w:r>
        <w:t>L’équation sera surement complétée durant le stage pour ajouter des effets du trade off entre nombre de grains et poids des grains, la prise en compte du temps nécessaire pour faire la sélection ou des effets du taux d’allofécondation sur la variance génétique.</w:t>
      </w:r>
    </w:p>
    <w:p w14:paraId="0136723D" w14:textId="77777777" w:rsidR="00D45711" w:rsidRDefault="00D45711" w:rsidP="001E07CB">
      <w:pPr>
        <w:pStyle w:val="Commentaire"/>
      </w:pPr>
    </w:p>
    <w:p w14:paraId="20C94409" w14:textId="77777777" w:rsidR="00D45711" w:rsidRDefault="00D45711" w:rsidP="001E07CB">
      <w:pPr>
        <w:pStyle w:val="Commentaire"/>
      </w:pPr>
      <w:r>
        <w:t>Et aussi : détails sur la méthode pour trouver l’espace de paramètres qui font que R/R &gt; 1 à ajou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F878FF" w15:done="0"/>
  <w15:commentEx w15:paraId="79469477" w15:done="0"/>
  <w15:commentEx w15:paraId="23BAA486" w15:done="0"/>
  <w15:commentEx w15:paraId="4A4675EE" w15:done="0"/>
  <w15:commentEx w15:paraId="0C270FB8" w15:done="0"/>
  <w15:commentEx w15:paraId="5192BAAB" w15:done="0"/>
  <w15:commentEx w15:paraId="05100E23" w15:done="0"/>
  <w15:commentEx w15:paraId="53FB0A4A" w15:done="0"/>
  <w15:commentEx w15:paraId="60C68DDA" w15:done="0"/>
  <w15:commentEx w15:paraId="20C9440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2C72BA" w14:textId="77777777" w:rsidR="00F00E21" w:rsidRDefault="00F00E21">
      <w:r>
        <w:separator/>
      </w:r>
    </w:p>
  </w:endnote>
  <w:endnote w:type="continuationSeparator" w:id="0">
    <w:p w14:paraId="66109AFD" w14:textId="77777777" w:rsidR="00F00E21" w:rsidRDefault="00F00E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5DA1FE8A" w:rsidR="00D45711" w:rsidRDefault="00D45711">
    <w:pPr>
      <w:pStyle w:val="Pieddepage"/>
      <w:jc w:val="center"/>
    </w:pPr>
    <w:r>
      <w:fldChar w:fldCharType="begin"/>
    </w:r>
    <w:r>
      <w:instrText xml:space="preserve"> PAGE </w:instrText>
    </w:r>
    <w:r>
      <w:fldChar w:fldCharType="separate"/>
    </w:r>
    <w:r w:rsidR="00810A9E">
      <w:rPr>
        <w:noProof/>
      </w:rPr>
      <w:t>4</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34323035" w:rsidR="00D45711" w:rsidRDefault="00D45711">
    <w:pPr>
      <w:pStyle w:val="Pieddepage"/>
      <w:jc w:val="center"/>
    </w:pPr>
    <w:r>
      <w:fldChar w:fldCharType="begin"/>
    </w:r>
    <w:r>
      <w:instrText xml:space="preserve"> PAGE </w:instrText>
    </w:r>
    <w:r>
      <w:fldChar w:fldCharType="separate"/>
    </w:r>
    <w:r w:rsidR="00925195">
      <w:rPr>
        <w:noProof/>
      </w:rPr>
      <w:t>25</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1DA670A5" w:rsidR="00D45711" w:rsidRDefault="00D45711">
    <w:pPr>
      <w:pStyle w:val="Pieddepage"/>
      <w:jc w:val="center"/>
    </w:pPr>
    <w:r>
      <w:fldChar w:fldCharType="begin"/>
    </w:r>
    <w:r>
      <w:instrText xml:space="preserve"> PAGE </w:instrText>
    </w:r>
    <w:r>
      <w:fldChar w:fldCharType="separate"/>
    </w:r>
    <w:r w:rsidR="001D4D34">
      <w:rPr>
        <w:noProof/>
      </w:rPr>
      <w:t>27</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420C8D4D" w:rsidR="00D45711" w:rsidRDefault="00D45711">
    <w:pPr>
      <w:pStyle w:val="Pieddepage"/>
      <w:jc w:val="center"/>
    </w:pPr>
    <w:r>
      <w:fldChar w:fldCharType="begin"/>
    </w:r>
    <w:r>
      <w:instrText xml:space="preserve"> PAGE </w:instrText>
    </w:r>
    <w:r>
      <w:fldChar w:fldCharType="separate"/>
    </w:r>
    <w:r w:rsidR="00925195">
      <w:rPr>
        <w:noProof/>
      </w:rPr>
      <w:t>28</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D45711" w:rsidRDefault="00D45711">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1A9131F8" w:rsidR="00D45711" w:rsidRDefault="00D45711">
    <w:pPr>
      <w:pStyle w:val="Pieddepage"/>
      <w:jc w:val="center"/>
    </w:pPr>
    <w:r>
      <w:fldChar w:fldCharType="begin"/>
    </w:r>
    <w:r>
      <w:instrText xml:space="preserve"> PAGE </w:instrText>
    </w:r>
    <w:r>
      <w:fldChar w:fldCharType="separate"/>
    </w:r>
    <w:r w:rsidR="00143029">
      <w:rPr>
        <w:noProof/>
      </w:rPr>
      <w:t>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2C18E8F5" w:rsidR="00D45711" w:rsidRDefault="00D45711">
    <w:pPr>
      <w:pStyle w:val="Pieddepage"/>
      <w:jc w:val="center"/>
    </w:pPr>
    <w:r>
      <w:fldChar w:fldCharType="begin"/>
    </w:r>
    <w:r>
      <w:instrText xml:space="preserve"> PAGE </w:instrText>
    </w:r>
    <w:r>
      <w:fldChar w:fldCharType="separate"/>
    </w:r>
    <w:r w:rsidR="001D4D34">
      <w:rPr>
        <w:noProof/>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3C651DC6" w:rsidR="00D45711" w:rsidRDefault="00D45711">
    <w:pPr>
      <w:pStyle w:val="Pieddepage"/>
      <w:jc w:val="center"/>
    </w:pPr>
    <w:r>
      <w:fldChar w:fldCharType="begin"/>
    </w:r>
    <w:r>
      <w:instrText xml:space="preserve"> PAGE </w:instrText>
    </w:r>
    <w:r>
      <w:fldChar w:fldCharType="separate"/>
    </w:r>
    <w:r w:rsidR="00143029">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657AEEE1" w:rsidR="00D45711" w:rsidRDefault="00D45711">
    <w:pPr>
      <w:pStyle w:val="Pieddepage"/>
      <w:jc w:val="center"/>
    </w:pPr>
    <w:r>
      <w:fldChar w:fldCharType="begin"/>
    </w:r>
    <w:r>
      <w:instrText xml:space="preserve"> PAGE </w:instrText>
    </w:r>
    <w:r>
      <w:fldChar w:fldCharType="separate"/>
    </w:r>
    <w:r w:rsidR="00EA51B4">
      <w:rPr>
        <w:noProof/>
      </w:rPr>
      <w:t>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6AFDD6BD" w:rsidR="00D45711" w:rsidRDefault="00D45711">
    <w:pPr>
      <w:pStyle w:val="Pieddepage"/>
      <w:jc w:val="center"/>
    </w:pPr>
    <w:r>
      <w:fldChar w:fldCharType="begin"/>
    </w:r>
    <w:r>
      <w:instrText xml:space="preserve"> PAGE </w:instrText>
    </w:r>
    <w:r>
      <w:fldChar w:fldCharType="separate"/>
    </w:r>
    <w:r w:rsidR="00EA51B4">
      <w:rPr>
        <w:noProof/>
      </w:rPr>
      <w:t>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409F4C63" w:rsidR="00D45711" w:rsidRDefault="00D45711">
    <w:pPr>
      <w:pStyle w:val="Pieddepage"/>
      <w:jc w:val="center"/>
    </w:pPr>
    <w:r>
      <w:fldChar w:fldCharType="begin"/>
    </w:r>
    <w:r>
      <w:instrText xml:space="preserve"> PAGE </w:instrText>
    </w:r>
    <w:r>
      <w:fldChar w:fldCharType="separate"/>
    </w:r>
    <w:r w:rsidR="001D4D34">
      <w:rPr>
        <w:noProof/>
      </w:rPr>
      <w:t>1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173C4" w14:textId="0C319775" w:rsidR="00D45711" w:rsidRDefault="00D45711">
    <w:pPr>
      <w:pStyle w:val="Pieddepage"/>
      <w:jc w:val="center"/>
    </w:pPr>
    <w:r>
      <w:fldChar w:fldCharType="begin"/>
    </w:r>
    <w:r>
      <w:instrText xml:space="preserve"> PAGE </w:instrText>
    </w:r>
    <w:r>
      <w:fldChar w:fldCharType="separate"/>
    </w:r>
    <w:r w:rsidR="001D4D34">
      <w:rPr>
        <w:noProof/>
      </w:rPr>
      <w:t>23</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22BDA342" w:rsidR="00D45711" w:rsidRDefault="00D45711">
    <w:pPr>
      <w:pStyle w:val="Pieddepage"/>
    </w:pPr>
    <w:r>
      <w:fldChar w:fldCharType="begin"/>
    </w:r>
    <w:r>
      <w:instrText xml:space="preserve"> PAGE </w:instrText>
    </w:r>
    <w:r>
      <w:fldChar w:fldCharType="separate"/>
    </w:r>
    <w:r w:rsidR="00925195">
      <w:rPr>
        <w:noProof/>
      </w:rPr>
      <w:t>2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F85B18" w14:textId="77777777" w:rsidR="00F00E21" w:rsidRDefault="00F00E21">
      <w:r>
        <w:separator/>
      </w:r>
    </w:p>
  </w:footnote>
  <w:footnote w:type="continuationSeparator" w:id="0">
    <w:p w14:paraId="48DA4C45" w14:textId="77777777" w:rsidR="00F00E21" w:rsidRDefault="00F00E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0"/>
  </w:num>
  <w:num w:numId="8">
    <w:abstractNumId w:val="11"/>
  </w:num>
  <w:num w:numId="9">
    <w:abstractNumId w:val="9"/>
  </w:num>
  <w:num w:numId="10">
    <w:abstractNumId w:val="6"/>
  </w:num>
  <w:num w:numId="11">
    <w:abstractNumId w:val="7"/>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105A0"/>
    <w:rsid w:val="00015328"/>
    <w:rsid w:val="00021B66"/>
    <w:rsid w:val="00026E87"/>
    <w:rsid w:val="0003491F"/>
    <w:rsid w:val="000616EB"/>
    <w:rsid w:val="000919EE"/>
    <w:rsid w:val="000C77A3"/>
    <w:rsid w:val="00101A9B"/>
    <w:rsid w:val="00110323"/>
    <w:rsid w:val="00143029"/>
    <w:rsid w:val="00146CBD"/>
    <w:rsid w:val="001611F4"/>
    <w:rsid w:val="001752F9"/>
    <w:rsid w:val="0018663C"/>
    <w:rsid w:val="001C0DF2"/>
    <w:rsid w:val="001C2D81"/>
    <w:rsid w:val="001D4795"/>
    <w:rsid w:val="001D4D34"/>
    <w:rsid w:val="001E07CB"/>
    <w:rsid w:val="001F365A"/>
    <w:rsid w:val="001F3915"/>
    <w:rsid w:val="002071FD"/>
    <w:rsid w:val="00241F4F"/>
    <w:rsid w:val="00243E1E"/>
    <w:rsid w:val="00282E2D"/>
    <w:rsid w:val="002850DE"/>
    <w:rsid w:val="00292FC5"/>
    <w:rsid w:val="002971D1"/>
    <w:rsid w:val="002A66D1"/>
    <w:rsid w:val="002B1366"/>
    <w:rsid w:val="002E19EB"/>
    <w:rsid w:val="00310017"/>
    <w:rsid w:val="003215F3"/>
    <w:rsid w:val="0033598C"/>
    <w:rsid w:val="00362DBD"/>
    <w:rsid w:val="003712FF"/>
    <w:rsid w:val="00375D0D"/>
    <w:rsid w:val="003873E3"/>
    <w:rsid w:val="003B720F"/>
    <w:rsid w:val="00403BB8"/>
    <w:rsid w:val="004203CF"/>
    <w:rsid w:val="00434F6B"/>
    <w:rsid w:val="004422F0"/>
    <w:rsid w:val="004802BF"/>
    <w:rsid w:val="004C24DE"/>
    <w:rsid w:val="004C2D43"/>
    <w:rsid w:val="004D622B"/>
    <w:rsid w:val="004E2D51"/>
    <w:rsid w:val="004F1263"/>
    <w:rsid w:val="004F3CB9"/>
    <w:rsid w:val="00503BE2"/>
    <w:rsid w:val="00520B99"/>
    <w:rsid w:val="00521483"/>
    <w:rsid w:val="00537135"/>
    <w:rsid w:val="00585696"/>
    <w:rsid w:val="005B285C"/>
    <w:rsid w:val="005D25CA"/>
    <w:rsid w:val="005F55CB"/>
    <w:rsid w:val="006040D7"/>
    <w:rsid w:val="006100E7"/>
    <w:rsid w:val="00653EBA"/>
    <w:rsid w:val="00654ED8"/>
    <w:rsid w:val="00676C33"/>
    <w:rsid w:val="00691EB5"/>
    <w:rsid w:val="006920FA"/>
    <w:rsid w:val="006A5404"/>
    <w:rsid w:val="006E64A1"/>
    <w:rsid w:val="006F62AC"/>
    <w:rsid w:val="007017E7"/>
    <w:rsid w:val="007033BE"/>
    <w:rsid w:val="007206A9"/>
    <w:rsid w:val="00723ACE"/>
    <w:rsid w:val="00726DAE"/>
    <w:rsid w:val="00742D82"/>
    <w:rsid w:val="00762FDE"/>
    <w:rsid w:val="00776035"/>
    <w:rsid w:val="00776BB5"/>
    <w:rsid w:val="007E77A1"/>
    <w:rsid w:val="00810A9E"/>
    <w:rsid w:val="008173E9"/>
    <w:rsid w:val="00820DCF"/>
    <w:rsid w:val="008B708C"/>
    <w:rsid w:val="008C171F"/>
    <w:rsid w:val="00920565"/>
    <w:rsid w:val="00922F4C"/>
    <w:rsid w:val="00925195"/>
    <w:rsid w:val="009434AE"/>
    <w:rsid w:val="009659D8"/>
    <w:rsid w:val="00973FB0"/>
    <w:rsid w:val="009E2169"/>
    <w:rsid w:val="009E35F0"/>
    <w:rsid w:val="00A071D2"/>
    <w:rsid w:val="00A079DD"/>
    <w:rsid w:val="00A2208C"/>
    <w:rsid w:val="00A42FC2"/>
    <w:rsid w:val="00A44C56"/>
    <w:rsid w:val="00A54FF8"/>
    <w:rsid w:val="00AD5429"/>
    <w:rsid w:val="00AE01B7"/>
    <w:rsid w:val="00AE2917"/>
    <w:rsid w:val="00AE7B72"/>
    <w:rsid w:val="00AF1E06"/>
    <w:rsid w:val="00B065CB"/>
    <w:rsid w:val="00B25B88"/>
    <w:rsid w:val="00B35960"/>
    <w:rsid w:val="00B40130"/>
    <w:rsid w:val="00B40A4D"/>
    <w:rsid w:val="00B46B65"/>
    <w:rsid w:val="00B46C77"/>
    <w:rsid w:val="00B66195"/>
    <w:rsid w:val="00B948A7"/>
    <w:rsid w:val="00BA1BD8"/>
    <w:rsid w:val="00BB355C"/>
    <w:rsid w:val="00BD186B"/>
    <w:rsid w:val="00BD6733"/>
    <w:rsid w:val="00BF389E"/>
    <w:rsid w:val="00BF4733"/>
    <w:rsid w:val="00BF680C"/>
    <w:rsid w:val="00C216A1"/>
    <w:rsid w:val="00C22E27"/>
    <w:rsid w:val="00C335C6"/>
    <w:rsid w:val="00C41A8D"/>
    <w:rsid w:val="00C47F4A"/>
    <w:rsid w:val="00C51BEC"/>
    <w:rsid w:val="00C5320C"/>
    <w:rsid w:val="00C67EDD"/>
    <w:rsid w:val="00C80156"/>
    <w:rsid w:val="00C824A5"/>
    <w:rsid w:val="00CD33D7"/>
    <w:rsid w:val="00CF12F7"/>
    <w:rsid w:val="00D114DC"/>
    <w:rsid w:val="00D132B4"/>
    <w:rsid w:val="00D16EFD"/>
    <w:rsid w:val="00D228AF"/>
    <w:rsid w:val="00D45711"/>
    <w:rsid w:val="00D47E3C"/>
    <w:rsid w:val="00D62FD8"/>
    <w:rsid w:val="00D75C2B"/>
    <w:rsid w:val="00DD6E7D"/>
    <w:rsid w:val="00DF1F01"/>
    <w:rsid w:val="00DF331B"/>
    <w:rsid w:val="00E10BA7"/>
    <w:rsid w:val="00E209F0"/>
    <w:rsid w:val="00E35BFE"/>
    <w:rsid w:val="00E54C47"/>
    <w:rsid w:val="00E653F1"/>
    <w:rsid w:val="00E75524"/>
    <w:rsid w:val="00E94589"/>
    <w:rsid w:val="00EA51B4"/>
    <w:rsid w:val="00EA72EF"/>
    <w:rsid w:val="00EA76C3"/>
    <w:rsid w:val="00EF4028"/>
    <w:rsid w:val="00F00E21"/>
    <w:rsid w:val="00F100E5"/>
    <w:rsid w:val="00F15F6C"/>
    <w:rsid w:val="00F53C1A"/>
    <w:rsid w:val="00FD52B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bCs/>
      <w:sz w:val="36"/>
      <w:szCs w:val="32"/>
    </w:rPr>
  </w:style>
  <w:style w:type="paragraph" w:styleId="Titre2">
    <w:name w:val="heading 2"/>
    <w:basedOn w:val="Titre"/>
    <w:next w:val="Corpsdetexte"/>
    <w:qFormat/>
    <w:rsid w:val="00EA72EF"/>
    <w:pPr>
      <w:numPr>
        <w:ilvl w:val="1"/>
        <w:numId w:val="10"/>
      </w:numPr>
      <w:suppressLineNumbers/>
      <w:spacing w:before="295" w:after="6"/>
      <w:outlineLvl w:val="1"/>
    </w:pPr>
    <w:rPr>
      <w:rFonts w:ascii="Times New Roman" w:hAnsi="Times New Roman"/>
      <w:b/>
      <w:bCs/>
      <w:i/>
      <w:iCs/>
      <w:sz w:val="32"/>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pPr>
      <w:keepNext/>
      <w:spacing w:before="240" w:after="120"/>
    </w:pPr>
    <w:rPr>
      <w:rFonts w:ascii="Arial" w:eastAsia="MS Mincho" w:hAnsi="Arial" w:cs="Tahoma"/>
      <w:sz w:val="28"/>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bCs/>
      <w:sz w:val="32"/>
      <w:szCs w:val="32"/>
    </w:rPr>
  </w:style>
  <w:style w:type="paragraph" w:styleId="TM1">
    <w:name w:val="toc 1"/>
    <w:basedOn w:val="Index"/>
    <w:semiHidden/>
    <w:pPr>
      <w:tabs>
        <w:tab w:val="right" w:leader="dot" w:pos="9637"/>
      </w:tabs>
    </w:pPr>
  </w:style>
  <w:style w:type="paragraph" w:styleId="TM2">
    <w:name w:val="toc 2"/>
    <w:basedOn w:val="Index"/>
    <w:semiHidden/>
    <w:pPr>
      <w:tabs>
        <w:tab w:val="right" w:leader="dot" w:pos="9354"/>
      </w:tabs>
      <w:ind w:left="283"/>
    </w:pPr>
  </w:style>
  <w:style w:type="paragraph" w:styleId="TM3">
    <w:name w:val="toc 3"/>
    <w:basedOn w:val="Index"/>
    <w:semiHidden/>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bCs/>
      <w:sz w:val="32"/>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microsoft.com/office/2011/relationships/commentsExtended" Target="commentsExtended.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0.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comments" Target="comments.xml"/><Relationship Id="rId25" Type="http://schemas.openxmlformats.org/officeDocument/2006/relationships/image" Target="media/image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9.xml"/><Relationship Id="rId29"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13.xm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footer" Target="footer12.xml"/><Relationship Id="rId28"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oter" Target="footer8.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footer" Target="footer11.xml"/><Relationship Id="rId27" Type="http://schemas.openxmlformats.org/officeDocument/2006/relationships/image" Target="media/image5.png"/><Relationship Id="rId30" Type="http://schemas.openxmlformats.org/officeDocument/2006/relationships/image" Target="media/image7.PNG"/><Relationship Id="rId8"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FE74A9-05B6-46F4-ACE3-35F5F178F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TotalTime>
  <Pages>32</Pages>
  <Words>19267</Words>
  <Characters>105974</Characters>
  <Application>Microsoft Office Word</Application>
  <DocSecurity>0</DocSecurity>
  <Lines>883</Lines>
  <Paragraphs>249</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124992</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69</cp:revision>
  <cp:lastPrinted>1899-12-31T23:00:00Z</cp:lastPrinted>
  <dcterms:created xsi:type="dcterms:W3CDTF">2022-01-17T16:10:00Z</dcterms:created>
  <dcterms:modified xsi:type="dcterms:W3CDTF">2023-08-08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6f3uOHH"/&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